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8E92B6" w14:textId="6DEA49DE" w:rsidR="00FB4803" w:rsidRPr="005A1F88" w:rsidRDefault="003E7DDC" w:rsidP="00FE2626">
      <w:pPr>
        <w:widowControl/>
        <w:spacing w:line="480" w:lineRule="auto"/>
        <w:jc w:val="left"/>
        <w:rPr>
          <w:rFonts w:ascii="Times New Roman" w:eastAsia="ＭＳ 明朝" w:hAnsi="Times New Roman" w:cs="Times New Roman"/>
          <w:b/>
          <w:bCs/>
          <w:sz w:val="24"/>
          <w:szCs w:val="24"/>
          <w:shd w:val="clear" w:color="auto" w:fill="FFFFFF"/>
          <w:lang w:val="en-GB"/>
        </w:rPr>
      </w:pPr>
      <w:r w:rsidRPr="005A1F88">
        <w:rPr>
          <w:rFonts w:ascii="Times New Roman" w:eastAsia="ＭＳ 明朝" w:hAnsi="Times New Roman" w:cs="Times New Roman"/>
          <w:b/>
          <w:bCs/>
          <w:sz w:val="24"/>
          <w:szCs w:val="24"/>
          <w:shd w:val="clear" w:color="auto" w:fill="FFFFFF"/>
          <w:lang w:val="en-GB"/>
        </w:rPr>
        <w:t>Supplemental</w:t>
      </w:r>
      <w:r w:rsidR="0002469A" w:rsidRPr="005A1F88">
        <w:rPr>
          <w:rFonts w:ascii="Times New Roman" w:eastAsia="ＭＳ 明朝" w:hAnsi="Times New Roman" w:cs="Times New Roman"/>
          <w:b/>
          <w:bCs/>
          <w:sz w:val="24"/>
          <w:szCs w:val="24"/>
          <w:shd w:val="clear" w:color="auto" w:fill="FFFFFF"/>
          <w:lang w:val="en-GB"/>
        </w:rPr>
        <w:t xml:space="preserve"> Methods</w:t>
      </w:r>
    </w:p>
    <w:p w14:paraId="62D6DB78" w14:textId="1B57CA9B" w:rsidR="00D743AF" w:rsidRPr="005A1F88" w:rsidRDefault="0089287D" w:rsidP="00D743AF">
      <w:pPr>
        <w:spacing w:line="520" w:lineRule="exact"/>
        <w:outlineLvl w:val="0"/>
        <w:rPr>
          <w:rFonts w:ascii="Times New Roman" w:eastAsia="ＭＳ 明朝" w:hAnsi="Times New Roman" w:cs="Times New Roman"/>
          <w:b/>
          <w:sz w:val="24"/>
          <w:szCs w:val="24"/>
          <w:lang w:val="en-GB"/>
        </w:rPr>
      </w:pPr>
      <w:r w:rsidRPr="005A1F88">
        <w:rPr>
          <w:rFonts w:ascii="Times New Roman" w:eastAsia="ＭＳ 明朝" w:hAnsi="Times New Roman" w:cs="Times New Roman"/>
          <w:b/>
          <w:sz w:val="24"/>
          <w:szCs w:val="24"/>
          <w:lang w:val="en-GB"/>
        </w:rPr>
        <w:t>Diagnostic criteria for connective tissue diseases</w:t>
      </w:r>
    </w:p>
    <w:p w14:paraId="450C7A6D" w14:textId="0BBC888F" w:rsidR="00D743AF" w:rsidRPr="005A1F88" w:rsidRDefault="00543EF1" w:rsidP="00E02EB7">
      <w:pPr>
        <w:spacing w:line="520" w:lineRule="exact"/>
        <w:outlineLvl w:val="0"/>
        <w:rPr>
          <w:rFonts w:ascii="Times New Roman" w:eastAsia="ＭＳ 明朝" w:hAnsi="Times New Roman" w:cs="Times New Roman"/>
          <w:sz w:val="24"/>
          <w:szCs w:val="24"/>
          <w:lang w:val="en-GB"/>
        </w:rPr>
      </w:pPr>
      <w:r w:rsidRPr="005A1F88">
        <w:rPr>
          <w:rFonts w:ascii="Times New Roman" w:eastAsia="ＭＳ 明朝" w:hAnsi="Times New Roman" w:cs="Times New Roman"/>
          <w:sz w:val="24"/>
          <w:szCs w:val="24"/>
          <w:lang w:val="en-GB"/>
        </w:rPr>
        <w:t>Each patient with systemic sclerosis</w:t>
      </w:r>
      <w:r w:rsidR="00B80588" w:rsidRPr="005A1F88">
        <w:rPr>
          <w:rFonts w:ascii="Times New Roman" w:eastAsia="ＭＳ 明朝" w:hAnsi="Times New Roman" w:cs="Times New Roman"/>
          <w:sz w:val="24"/>
          <w:szCs w:val="24"/>
          <w:lang w:val="en-GB"/>
        </w:rPr>
        <w:t xml:space="preserve"> (SSc)</w:t>
      </w:r>
      <w:r w:rsidRPr="005A1F88">
        <w:rPr>
          <w:rFonts w:ascii="Times New Roman" w:eastAsia="ＭＳ 明朝" w:hAnsi="Times New Roman" w:cs="Times New Roman"/>
          <w:sz w:val="24"/>
          <w:szCs w:val="24"/>
          <w:lang w:val="en-GB"/>
        </w:rPr>
        <w:t>, systemic lupus erythematosus</w:t>
      </w:r>
      <w:r w:rsidR="00B80588" w:rsidRPr="005A1F88">
        <w:rPr>
          <w:rFonts w:ascii="Times New Roman" w:eastAsia="ＭＳ 明朝" w:hAnsi="Times New Roman" w:cs="Times New Roman"/>
          <w:sz w:val="24"/>
          <w:szCs w:val="24"/>
          <w:lang w:val="en-GB"/>
        </w:rPr>
        <w:t xml:space="preserve"> (SLE)</w:t>
      </w:r>
      <w:r w:rsidRPr="005A1F88">
        <w:rPr>
          <w:rFonts w:ascii="Times New Roman" w:eastAsia="ＭＳ 明朝" w:hAnsi="Times New Roman" w:cs="Times New Roman"/>
          <w:sz w:val="24"/>
          <w:szCs w:val="24"/>
          <w:lang w:val="en-GB"/>
        </w:rPr>
        <w:t xml:space="preserve">, </w:t>
      </w:r>
      <w:r w:rsidR="0089287D" w:rsidRPr="005A1F88">
        <w:rPr>
          <w:rFonts w:ascii="Times New Roman" w:eastAsia="ＭＳ 明朝" w:hAnsi="Times New Roman" w:cs="Times New Roman"/>
          <w:sz w:val="24"/>
          <w:szCs w:val="24"/>
          <w:lang w:val="en-GB"/>
        </w:rPr>
        <w:t>Sjögren's Syndrome (SS)</w:t>
      </w:r>
      <w:r w:rsidRPr="005A1F88">
        <w:rPr>
          <w:rFonts w:ascii="Times New Roman" w:eastAsia="ＭＳ 明朝" w:hAnsi="Times New Roman" w:cs="Times New Roman"/>
          <w:sz w:val="24"/>
          <w:szCs w:val="24"/>
          <w:lang w:val="en-GB"/>
        </w:rPr>
        <w:t xml:space="preserve"> and mixed connective tissue diseases</w:t>
      </w:r>
      <w:r w:rsidR="0089287D" w:rsidRPr="005A1F88">
        <w:rPr>
          <w:rFonts w:ascii="Times New Roman" w:eastAsia="ＭＳ 明朝" w:hAnsi="Times New Roman" w:cs="Times New Roman"/>
          <w:sz w:val="24"/>
          <w:szCs w:val="24"/>
          <w:lang w:val="en-GB"/>
        </w:rPr>
        <w:t xml:space="preserve"> (MCTD)</w:t>
      </w:r>
      <w:r w:rsidRPr="005A1F88">
        <w:rPr>
          <w:rFonts w:ascii="Times New Roman" w:eastAsia="ＭＳ 明朝" w:hAnsi="Times New Roman" w:cs="Times New Roman"/>
          <w:sz w:val="24"/>
          <w:szCs w:val="24"/>
          <w:lang w:val="en-GB"/>
        </w:rPr>
        <w:t xml:space="preserve"> fulfilled the 2013 American college of rheumatology (ACR) / European league against rheumatism (EULAR) collaborative SSc criteria </w:t>
      </w:r>
      <w:r w:rsidR="006C795B" w:rsidRPr="005A1F88">
        <w:rPr>
          <w:rFonts w:ascii="Times New Roman" w:eastAsia="ＭＳ 明朝" w:hAnsi="Times New Roman" w:cs="Times New Roman"/>
          <w:sz w:val="24"/>
          <w:szCs w:val="24"/>
          <w:lang w:val="en-GB"/>
        </w:rPr>
        <w:fldChar w:fldCharType="begin">
          <w:fldData xml:space="preserve">PEVuZE5vdGU+PENpdGU+PEF1dGhvcj52YW4gZGVuIEhvb2dlbjwvQXV0aG9yPjxZZWFyPjIwMTM8
L1llYXI+PFJlY051bT4zNjc8L1JlY051bT48RGlzcGxheVRleHQ+WzFdPC9EaXNwbGF5VGV4dD48
cmVjb3JkPjxyZWMtbnVtYmVyPjM2NzwvcmVjLW51bWJlcj48Zm9yZWlnbi1rZXlzPjxrZXkgYXBw
PSJFTiIgZGItaWQ9ImV3MnMwcGEweHZ0ZDU1ZWRzMjg1MjlkdXQ5dnhzYWQ5dDB0MCIgdGltZXN0
YW1wPSIxNTMzMzkwNDQwIj4zNjc8L2tleT48L2ZvcmVpZ24ta2V5cz48cmVmLXR5cGUgbmFtZT0i
Sm91cm5hbCBBcnRpY2xlIj4xNzwvcmVmLXR5cGU+PGNvbnRyaWJ1dG9ycz48YXV0aG9ycz48YXV0
aG9yPnZhbiBkZW4gSG9vZ2VuLCBGLjwvYXV0aG9yPjxhdXRob3I+S2hhbm5hLCBELjwvYXV0aG9y
PjxhdXRob3I+RnJhbnNlbiwgSi48L2F1dGhvcj48YXV0aG9yPkpvaG5zb24sIFMuIFIuPC9hdXRo
b3I+PGF1dGhvcj5CYXJvbiwgTS48L2F1dGhvcj48YXV0aG9yPlR5bmRhbGwsIEEuPC9hdXRob3I+
PGF1dGhvcj5NYXR1Y2NpLUNlcmluaWMsIE0uPC9hdXRob3I+PGF1dGhvcj5OYWRlbiwgUi4gUC48
L2F1dGhvcj48YXV0aG9yPk1lZHNnZXIsIFQuIEEuLCBKci48L2F1dGhvcj48YXV0aG9yPkNhcnJl
aXJhLCBQLiBFLjwvYXV0aG9yPjxhdXRob3I+UmllbWVrYXN0ZW4sIEcuPC9hdXRob3I+PGF1dGhv
cj5DbGVtZW50cywgUC4gSi48L2F1dGhvcj48YXV0aG9yPkRlbnRvbiwgQy4gUC48L2F1dGhvcj48
YXV0aG9yPkRpc3RsZXIsIE8uPC9hdXRob3I+PGF1dGhvcj5BbGxhbm9yZSwgWS48L2F1dGhvcj48
YXV0aG9yPkZ1cnN0LCBELiBFLjwvYXV0aG9yPjxhdXRob3I+R2FicmllbGxpLCBBLjwvYXV0aG9y
PjxhdXRob3I+TWF5ZXMsIE0uIEQuPC9hdXRob3I+PGF1dGhvcj52YW4gTGFhciwgSi4gTS48L2F1
dGhvcj48YXV0aG9yPlNlaWJvbGQsIEouIFIuPC9hdXRob3I+PGF1dGhvcj5DemlyamFrLCBMLjwv
YXV0aG9yPjxhdXRob3I+U3RlZW4sIFYuIEQuPC9hdXRob3I+PGF1dGhvcj5JbmFuYywgTS48L2F1
dGhvcj48YXV0aG9yPktvd2FsLUJpZWxlY2thLCBPLjwvYXV0aG9yPjxhdXRob3I+TXVsbGVyLUxh
ZG5lciwgVS48L2F1dGhvcj48YXV0aG9yPlZhbGVudGluaSwgRy48L2F1dGhvcj48YXV0aG9yPlZl
YWxlLCBELiBKLjwvYXV0aG9yPjxhdXRob3I+Vm9uaywgTS4gQy48L2F1dGhvcj48YXV0aG9yPldh
bGtlciwgVS4gQS48L2F1dGhvcj48YXV0aG9yPkNodW5nLCBMLjwvYXV0aG9yPjxhdXRob3I+Q29s
bGllciwgRC4gSC48L2F1dGhvcj48YXV0aG9yPkVsbGVuIENzdWthLCBNLjwvYXV0aG9yPjxhdXRo
b3I+RmVzc2xlciwgQi4gSi48L2F1dGhvcj48YXV0aG9yPkd1aWR1Y2NpLCBTLjwvYXV0aG9yPjxh
dXRob3I+SGVycmljaywgQS48L2F1dGhvcj48YXV0aG9yPkhzdSwgVi4gTS48L2F1dGhvcj48YXV0
aG9yPkppbWVuZXosIFMuPC9hdXRob3I+PGF1dGhvcj5LYWhhbGVoLCBCLjwvYXV0aG9yPjxhdXRo
b3I+TWVya2VsLCBQLiBBLjwvYXV0aG9yPjxhdXRob3I+U2llcmFrb3dza2ksIFMuPC9hdXRob3I+
PGF1dGhvcj5TaWx2ZXIsIFIuIE0uPC9hdXRob3I+PGF1dGhvcj5TaW1tcywgUi4gVy48L2F1dGhv
cj48YXV0aG9yPlZhcmdhLCBKLjwvYXV0aG9yPjxhdXRob3I+UG9wZSwgSi4gRS48L2F1dGhvcj48
L2F1dGhvcnM+PC9jb250cmlidXRvcnM+PGF1dGgtYWRkcmVzcz5TdC4gTWFhcnRlbnNrbGluaWVr
IGFuZCBSYWRib3VkIFVuaXZlcnNpdHkgTmlqbWVnZW4gTWVkaWNhbCBDZW50cmUsICwgTmlqbWVn
ZW4sIFRoZSBOZXRoZXJsYW5kcy48L2F1dGgtYWRkcmVzcz48dGl0bGVzPjx0aXRsZT4yMDEzIGNs
YXNzaWZpY2F0aW9uIGNyaXRlcmlhIGZvciBzeXN0ZW1pYyBzY2xlcm9zaXM6IGFuIEFtZXJpY2Fu
IGNvbGxlZ2Ugb2YgcmhldW1hdG9sb2d5L0V1cm9wZWFuIGxlYWd1ZSBhZ2FpbnN0IHJoZXVtYXRp
c20gY29sbGFib3JhdGl2ZSBpbml0aWF0aXZlPC90aXRsZT48c2Vjb25kYXJ5LXRpdGxlPkFubiBS
aGV1bSBEaXM8L3NlY29uZGFyeS10aXRsZT48YWx0LXRpdGxlPkFubmFscyBvZiB0aGUgcmhldW1h
dGljIGRpc2Vhc2VzPC9hbHQtdGl0bGU+PC90aXRsZXM+PHBlcmlvZGljYWw+PGZ1bGwtdGl0bGU+
QW5uYWxzIG9mIHRoZSBSaGV1bWF0aWMgRGlzZWFzZXM8L2Z1bGwtdGl0bGU+PGFiYnItMT5Bbm4u
IFJoZXVtLiBEaXMuPC9hYmJyLTE+PGFiYnItMj5Bbm4gUmhldW0gRGlzPC9hYmJyLTI+PC9wZXJp
b2RpY2FsPjxhbHQtcGVyaW9kaWNhbD48ZnVsbC10aXRsZT5Bbm5hbHMgb2YgdGhlIFJoZXVtYXRp
YyBEaXNlYXNlczwvZnVsbC10aXRsZT48YWJici0xPkFubi4gUmhldW0uIERpcy48L2FiYnItMT48
YWJici0yPkFubiBSaGV1bSBEaXM8L2FiYnItMj48L2FsdC1wZXJpb2RpY2FsPjxwYWdlcz4xNzQ3
LTU1PC9wYWdlcz48dm9sdW1lPjcyPC92b2x1bWU+PG51bWJlcj4xMTwvbnVtYmVyPjxlZGl0aW9u
PjIwMTMvMTAvMDU8L2VkaXRpb24+PGtleXdvcmRzPjxrZXl3b3JkPkFkdWx0PC9rZXl3b3JkPjxr
ZXl3b3JkPkFnZWQ8L2tleXdvcmQ+PGtleXdvcmQ+QXV0b2FudGlib2RpZXMvYmxvb2Q8L2tleXdv
cmQ+PGtleXdvcmQ+RXVyb3BlPC9rZXl3b3JkPjxrZXl3b3JkPkZhbWlsaWFsIFByaW1hcnkgUHVs
bW9uYXJ5IEh5cGVydGVuc2lvbjwva2V5d29yZD48a2V5d29yZD5GZW1hbGU8L2tleXdvcmQ+PGtl
eXdvcmQ+SHVtYW5zPC9rZXl3b3JkPjxrZXl3b3JkPkh5cGVydGVuc2lvbiwgUHVsbW9uYXJ5L2V0
aW9sb2d5PC9rZXl3b3JkPjxrZXl3b3JkPkx1bmcgRGlzZWFzZXMsIEludGVyc3RpdGlhbC9ldGlv
bG9neTwva2V5d29yZD48a2V5d29yZD5NYWxlPC9rZXl3b3JkPjxrZXl3b3JkPk1pZGRsZSBBZ2Vk
PC9rZXl3b3JkPjxrZXl3b3JkPlJheW5hdWQgRGlzZWFzZS9ldGlvbG9neTwva2V5d29yZD48a2V5
d29yZD5SZXByb2R1Y2liaWxpdHkgb2YgUmVzdWx0czwva2V5d29yZD48a2V5d29yZD5TY2xlcm9k
ZXJtYSwgTGltaXRlZC9jbGFzc2lmaWNhdGlvbi9jb21wbGljYXRpb25zL2RpYWdub3Npczwva2V5
d29yZD48a2V5d29yZD5TY2xlcm9kZXJtYSwgU3lzdGVtaWMvKmNsYXNzaWZpY2F0aW9uL2NvbXBs
aWNhdGlvbnMvZGlhZ25vc2lzPC9rZXl3b3JkPjxrZXl3b3JkPlNlbnNpdGl2aXR5IGFuZCBTcGVj
aWZpY2l0eTwva2V5d29yZD48a2V5d29yZD5UZWxhbmdpZWN0YXNpcy9ldGlvbG9neTwva2V5d29y
ZD48a2V5d29yZD5Vbml0ZWQgU3RhdGVzPC9rZXl3b3JkPjxrZXl3b3JkPkRpc2Vhc2UgQWN0aXZp
dHk8L2tleXdvcmQ+PGtleXdvcmQ+U3lzdGVtaWMgU2NsZXJvc2lzPC9rZXl3b3JkPjxrZXl3b3Jk
PlRyZWF0bWVudDwva2V5d29yZD48L2tleXdvcmRzPjxkYXRlcz48eWVhcj4yMDEzPC95ZWFyPjxw
dWItZGF0ZXM+PGRhdGU+Tm92PC9kYXRlPjwvcHViLWRhdGVzPjwvZGF0ZXM+PGlzYm4+MDAwMy00
OTY3PC9pc2JuPjxhY2Nlc3Npb24tbnVtPjI0MDkyNjgyPC9hY2Nlc3Npb24tbnVtPjx1cmxzPjwv
dXJscz48ZWxlY3Ryb25pYy1yZXNvdXJjZS1udW0+MTAuMTEzNi9hbm5yaGV1bWRpcy0yMDEzLTIw
NDQyNDwvZWxlY3Ryb25pYy1yZXNvdXJjZS1udW0+PHJlbW90ZS1kYXRhYmFzZS1wcm92aWRlcj5O
TE08L3JlbW90ZS1kYXRhYmFzZS1wcm92aWRlcj48bGFuZ3VhZ2U+ZW5nPC9sYW5ndWFnZT48L3Jl
Y29yZD48L0NpdGU+PC9FbmROb3RlPn==
</w:fldData>
        </w:fldChar>
      </w:r>
      <w:r w:rsidR="004302D2" w:rsidRPr="005A1F88">
        <w:rPr>
          <w:rFonts w:ascii="Times New Roman" w:eastAsia="ＭＳ 明朝" w:hAnsi="Times New Roman" w:cs="Times New Roman"/>
          <w:sz w:val="24"/>
          <w:szCs w:val="24"/>
          <w:lang w:val="en-GB"/>
        </w:rPr>
        <w:instrText xml:space="preserve"> ADDIN EN.CITE </w:instrText>
      </w:r>
      <w:r w:rsidR="004302D2" w:rsidRPr="005A1F88">
        <w:rPr>
          <w:rFonts w:ascii="Times New Roman" w:eastAsia="ＭＳ 明朝" w:hAnsi="Times New Roman" w:cs="Times New Roman"/>
          <w:sz w:val="24"/>
          <w:szCs w:val="24"/>
          <w:lang w:val="en-GB"/>
        </w:rPr>
        <w:fldChar w:fldCharType="begin">
          <w:fldData xml:space="preserve">PEVuZE5vdGU+PENpdGU+PEF1dGhvcj52YW4gZGVuIEhvb2dlbjwvQXV0aG9yPjxZZWFyPjIwMTM8
L1llYXI+PFJlY051bT4zNjc8L1JlY051bT48RGlzcGxheVRleHQ+WzFdPC9EaXNwbGF5VGV4dD48
cmVjb3JkPjxyZWMtbnVtYmVyPjM2NzwvcmVjLW51bWJlcj48Zm9yZWlnbi1rZXlzPjxrZXkgYXBw
PSJFTiIgZGItaWQ9ImV3MnMwcGEweHZ0ZDU1ZWRzMjg1MjlkdXQ5dnhzYWQ5dDB0MCIgdGltZXN0
YW1wPSIxNTMzMzkwNDQwIj4zNjc8L2tleT48L2ZvcmVpZ24ta2V5cz48cmVmLXR5cGUgbmFtZT0i
Sm91cm5hbCBBcnRpY2xlIj4xNzwvcmVmLXR5cGU+PGNvbnRyaWJ1dG9ycz48YXV0aG9ycz48YXV0
aG9yPnZhbiBkZW4gSG9vZ2VuLCBGLjwvYXV0aG9yPjxhdXRob3I+S2hhbm5hLCBELjwvYXV0aG9y
PjxhdXRob3I+RnJhbnNlbiwgSi48L2F1dGhvcj48YXV0aG9yPkpvaG5zb24sIFMuIFIuPC9hdXRo
b3I+PGF1dGhvcj5CYXJvbiwgTS48L2F1dGhvcj48YXV0aG9yPlR5bmRhbGwsIEEuPC9hdXRob3I+
PGF1dGhvcj5NYXR1Y2NpLUNlcmluaWMsIE0uPC9hdXRob3I+PGF1dGhvcj5OYWRlbiwgUi4gUC48
L2F1dGhvcj48YXV0aG9yPk1lZHNnZXIsIFQuIEEuLCBKci48L2F1dGhvcj48YXV0aG9yPkNhcnJl
aXJhLCBQLiBFLjwvYXV0aG9yPjxhdXRob3I+UmllbWVrYXN0ZW4sIEcuPC9hdXRob3I+PGF1dGhv
cj5DbGVtZW50cywgUC4gSi48L2F1dGhvcj48YXV0aG9yPkRlbnRvbiwgQy4gUC48L2F1dGhvcj48
YXV0aG9yPkRpc3RsZXIsIE8uPC9hdXRob3I+PGF1dGhvcj5BbGxhbm9yZSwgWS48L2F1dGhvcj48
YXV0aG9yPkZ1cnN0LCBELiBFLjwvYXV0aG9yPjxhdXRob3I+R2FicmllbGxpLCBBLjwvYXV0aG9y
PjxhdXRob3I+TWF5ZXMsIE0uIEQuPC9hdXRob3I+PGF1dGhvcj52YW4gTGFhciwgSi4gTS48L2F1
dGhvcj48YXV0aG9yPlNlaWJvbGQsIEouIFIuPC9hdXRob3I+PGF1dGhvcj5DemlyamFrLCBMLjwv
YXV0aG9yPjxhdXRob3I+U3RlZW4sIFYuIEQuPC9hdXRob3I+PGF1dGhvcj5JbmFuYywgTS48L2F1
dGhvcj48YXV0aG9yPktvd2FsLUJpZWxlY2thLCBPLjwvYXV0aG9yPjxhdXRob3I+TXVsbGVyLUxh
ZG5lciwgVS48L2F1dGhvcj48YXV0aG9yPlZhbGVudGluaSwgRy48L2F1dGhvcj48YXV0aG9yPlZl
YWxlLCBELiBKLjwvYXV0aG9yPjxhdXRob3I+Vm9uaywgTS4gQy48L2F1dGhvcj48YXV0aG9yPldh
bGtlciwgVS4gQS48L2F1dGhvcj48YXV0aG9yPkNodW5nLCBMLjwvYXV0aG9yPjxhdXRob3I+Q29s
bGllciwgRC4gSC48L2F1dGhvcj48YXV0aG9yPkVsbGVuIENzdWthLCBNLjwvYXV0aG9yPjxhdXRo
b3I+RmVzc2xlciwgQi4gSi48L2F1dGhvcj48YXV0aG9yPkd1aWR1Y2NpLCBTLjwvYXV0aG9yPjxh
dXRob3I+SGVycmljaywgQS48L2F1dGhvcj48YXV0aG9yPkhzdSwgVi4gTS48L2F1dGhvcj48YXV0
aG9yPkppbWVuZXosIFMuPC9hdXRob3I+PGF1dGhvcj5LYWhhbGVoLCBCLjwvYXV0aG9yPjxhdXRo
b3I+TWVya2VsLCBQLiBBLjwvYXV0aG9yPjxhdXRob3I+U2llcmFrb3dza2ksIFMuPC9hdXRob3I+
PGF1dGhvcj5TaWx2ZXIsIFIuIE0uPC9hdXRob3I+PGF1dGhvcj5TaW1tcywgUi4gVy48L2F1dGhv
cj48YXV0aG9yPlZhcmdhLCBKLjwvYXV0aG9yPjxhdXRob3I+UG9wZSwgSi4gRS48L2F1dGhvcj48
L2F1dGhvcnM+PC9jb250cmlidXRvcnM+PGF1dGgtYWRkcmVzcz5TdC4gTWFhcnRlbnNrbGluaWVr
IGFuZCBSYWRib3VkIFVuaXZlcnNpdHkgTmlqbWVnZW4gTWVkaWNhbCBDZW50cmUsICwgTmlqbWVn
ZW4sIFRoZSBOZXRoZXJsYW5kcy48L2F1dGgtYWRkcmVzcz48dGl0bGVzPjx0aXRsZT4yMDEzIGNs
YXNzaWZpY2F0aW9uIGNyaXRlcmlhIGZvciBzeXN0ZW1pYyBzY2xlcm9zaXM6IGFuIEFtZXJpY2Fu
IGNvbGxlZ2Ugb2YgcmhldW1hdG9sb2d5L0V1cm9wZWFuIGxlYWd1ZSBhZ2FpbnN0IHJoZXVtYXRp
c20gY29sbGFib3JhdGl2ZSBpbml0aWF0aXZlPC90aXRsZT48c2Vjb25kYXJ5LXRpdGxlPkFubiBS
aGV1bSBEaXM8L3NlY29uZGFyeS10aXRsZT48YWx0LXRpdGxlPkFubmFscyBvZiB0aGUgcmhldW1h
dGljIGRpc2Vhc2VzPC9hbHQtdGl0bGU+PC90aXRsZXM+PHBlcmlvZGljYWw+PGZ1bGwtdGl0bGU+
QW5uYWxzIG9mIHRoZSBSaGV1bWF0aWMgRGlzZWFzZXM8L2Z1bGwtdGl0bGU+PGFiYnItMT5Bbm4u
IFJoZXVtLiBEaXMuPC9hYmJyLTE+PGFiYnItMj5Bbm4gUmhldW0gRGlzPC9hYmJyLTI+PC9wZXJp
b2RpY2FsPjxhbHQtcGVyaW9kaWNhbD48ZnVsbC10aXRsZT5Bbm5hbHMgb2YgdGhlIFJoZXVtYXRp
YyBEaXNlYXNlczwvZnVsbC10aXRsZT48YWJici0xPkFubi4gUmhldW0uIERpcy48L2FiYnItMT48
YWJici0yPkFubiBSaGV1bSBEaXM8L2FiYnItMj48L2FsdC1wZXJpb2RpY2FsPjxwYWdlcz4xNzQ3
LTU1PC9wYWdlcz48dm9sdW1lPjcyPC92b2x1bWU+PG51bWJlcj4xMTwvbnVtYmVyPjxlZGl0aW9u
PjIwMTMvMTAvMDU8L2VkaXRpb24+PGtleXdvcmRzPjxrZXl3b3JkPkFkdWx0PC9rZXl3b3JkPjxr
ZXl3b3JkPkFnZWQ8L2tleXdvcmQ+PGtleXdvcmQ+QXV0b2FudGlib2RpZXMvYmxvb2Q8L2tleXdv
cmQ+PGtleXdvcmQ+RXVyb3BlPC9rZXl3b3JkPjxrZXl3b3JkPkZhbWlsaWFsIFByaW1hcnkgUHVs
bW9uYXJ5IEh5cGVydGVuc2lvbjwva2V5d29yZD48a2V5d29yZD5GZW1hbGU8L2tleXdvcmQ+PGtl
eXdvcmQ+SHVtYW5zPC9rZXl3b3JkPjxrZXl3b3JkPkh5cGVydGVuc2lvbiwgUHVsbW9uYXJ5L2V0
aW9sb2d5PC9rZXl3b3JkPjxrZXl3b3JkPkx1bmcgRGlzZWFzZXMsIEludGVyc3RpdGlhbC9ldGlv
bG9neTwva2V5d29yZD48a2V5d29yZD5NYWxlPC9rZXl3b3JkPjxrZXl3b3JkPk1pZGRsZSBBZ2Vk
PC9rZXl3b3JkPjxrZXl3b3JkPlJheW5hdWQgRGlzZWFzZS9ldGlvbG9neTwva2V5d29yZD48a2V5
d29yZD5SZXByb2R1Y2liaWxpdHkgb2YgUmVzdWx0czwva2V5d29yZD48a2V5d29yZD5TY2xlcm9k
ZXJtYSwgTGltaXRlZC9jbGFzc2lmaWNhdGlvbi9jb21wbGljYXRpb25zL2RpYWdub3Npczwva2V5
d29yZD48a2V5d29yZD5TY2xlcm9kZXJtYSwgU3lzdGVtaWMvKmNsYXNzaWZpY2F0aW9uL2NvbXBs
aWNhdGlvbnMvZGlhZ25vc2lzPC9rZXl3b3JkPjxrZXl3b3JkPlNlbnNpdGl2aXR5IGFuZCBTcGVj
aWZpY2l0eTwva2V5d29yZD48a2V5d29yZD5UZWxhbmdpZWN0YXNpcy9ldGlvbG9neTwva2V5d29y
ZD48a2V5d29yZD5Vbml0ZWQgU3RhdGVzPC9rZXl3b3JkPjxrZXl3b3JkPkRpc2Vhc2UgQWN0aXZp
dHk8L2tleXdvcmQ+PGtleXdvcmQ+U3lzdGVtaWMgU2NsZXJvc2lzPC9rZXl3b3JkPjxrZXl3b3Jk
PlRyZWF0bWVudDwva2V5d29yZD48L2tleXdvcmRzPjxkYXRlcz48eWVhcj4yMDEzPC95ZWFyPjxw
dWItZGF0ZXM+PGRhdGU+Tm92PC9kYXRlPjwvcHViLWRhdGVzPjwvZGF0ZXM+PGlzYm4+MDAwMy00
OTY3PC9pc2JuPjxhY2Nlc3Npb24tbnVtPjI0MDkyNjgyPC9hY2Nlc3Npb24tbnVtPjx1cmxzPjwv
dXJscz48ZWxlY3Ryb25pYy1yZXNvdXJjZS1udW0+MTAuMTEzNi9hbm5yaGV1bWRpcy0yMDEzLTIw
NDQyNDwvZWxlY3Ryb25pYy1yZXNvdXJjZS1udW0+PHJlbW90ZS1kYXRhYmFzZS1wcm92aWRlcj5O
TE08L3JlbW90ZS1kYXRhYmFzZS1wcm92aWRlcj48bGFuZ3VhZ2U+ZW5nPC9sYW5ndWFnZT48L3Jl
Y29yZD48L0NpdGU+PC9FbmROb3RlPn==
</w:fldData>
        </w:fldChar>
      </w:r>
      <w:r w:rsidR="004302D2" w:rsidRPr="005A1F88">
        <w:rPr>
          <w:rFonts w:ascii="Times New Roman" w:eastAsia="ＭＳ 明朝" w:hAnsi="Times New Roman" w:cs="Times New Roman"/>
          <w:sz w:val="24"/>
          <w:szCs w:val="24"/>
          <w:lang w:val="en-GB"/>
        </w:rPr>
        <w:instrText xml:space="preserve"> ADDIN EN.CITE.DATA </w:instrText>
      </w:r>
      <w:r w:rsidR="004302D2" w:rsidRPr="005A1F88">
        <w:rPr>
          <w:rFonts w:ascii="Times New Roman" w:eastAsia="ＭＳ 明朝" w:hAnsi="Times New Roman" w:cs="Times New Roman"/>
          <w:sz w:val="24"/>
          <w:szCs w:val="24"/>
          <w:lang w:val="en-GB"/>
        </w:rPr>
      </w:r>
      <w:r w:rsidR="004302D2" w:rsidRPr="005A1F88">
        <w:rPr>
          <w:rFonts w:ascii="Times New Roman" w:eastAsia="ＭＳ 明朝" w:hAnsi="Times New Roman" w:cs="Times New Roman"/>
          <w:sz w:val="24"/>
          <w:szCs w:val="24"/>
          <w:lang w:val="en-GB"/>
        </w:rPr>
        <w:fldChar w:fldCharType="end"/>
      </w:r>
      <w:r w:rsidR="006C795B" w:rsidRPr="005A1F88">
        <w:rPr>
          <w:rFonts w:ascii="Times New Roman" w:eastAsia="ＭＳ 明朝" w:hAnsi="Times New Roman" w:cs="Times New Roman"/>
          <w:sz w:val="24"/>
          <w:szCs w:val="24"/>
          <w:lang w:val="en-GB"/>
        </w:rPr>
      </w:r>
      <w:r w:rsidR="006C795B" w:rsidRPr="005A1F88">
        <w:rPr>
          <w:rFonts w:ascii="Times New Roman" w:eastAsia="ＭＳ 明朝" w:hAnsi="Times New Roman" w:cs="Times New Roman"/>
          <w:sz w:val="24"/>
          <w:szCs w:val="24"/>
          <w:lang w:val="en-GB"/>
        </w:rPr>
        <w:fldChar w:fldCharType="separate"/>
      </w:r>
      <w:r w:rsidR="004302D2" w:rsidRPr="005A1F88">
        <w:rPr>
          <w:rFonts w:ascii="Times New Roman" w:eastAsia="ＭＳ 明朝" w:hAnsi="Times New Roman" w:cs="Times New Roman"/>
          <w:noProof/>
          <w:sz w:val="24"/>
          <w:szCs w:val="24"/>
          <w:lang w:val="en-GB"/>
        </w:rPr>
        <w:t>[1]</w:t>
      </w:r>
      <w:r w:rsidR="006C795B" w:rsidRPr="005A1F88">
        <w:rPr>
          <w:rFonts w:ascii="Times New Roman" w:eastAsia="ＭＳ 明朝" w:hAnsi="Times New Roman" w:cs="Times New Roman"/>
          <w:sz w:val="24"/>
          <w:szCs w:val="24"/>
          <w:lang w:val="en-GB"/>
        </w:rPr>
        <w:fldChar w:fldCharType="end"/>
      </w:r>
      <w:r w:rsidRPr="005A1F88">
        <w:rPr>
          <w:rFonts w:ascii="Times New Roman" w:eastAsia="ＭＳ 明朝" w:hAnsi="Times New Roman" w:cs="Times New Roman"/>
          <w:sz w:val="24"/>
          <w:szCs w:val="24"/>
          <w:lang w:val="en-GB"/>
        </w:rPr>
        <w:t xml:space="preserve">, 1997 ACR revised criteria </w:t>
      </w:r>
      <w:r w:rsidR="006C795B" w:rsidRPr="005A1F88">
        <w:rPr>
          <w:rFonts w:ascii="Times New Roman" w:eastAsia="ＭＳ 明朝" w:hAnsi="Times New Roman" w:cs="Times New Roman"/>
          <w:sz w:val="24"/>
          <w:szCs w:val="24"/>
          <w:lang w:val="en-GB"/>
        </w:rPr>
        <w:fldChar w:fldCharType="begin"/>
      </w:r>
      <w:r w:rsidR="004302D2" w:rsidRPr="005A1F88">
        <w:rPr>
          <w:rFonts w:ascii="Times New Roman" w:eastAsia="ＭＳ 明朝" w:hAnsi="Times New Roman" w:cs="Times New Roman"/>
          <w:sz w:val="24"/>
          <w:szCs w:val="24"/>
          <w:lang w:val="en-GB"/>
        </w:rPr>
        <w:instrText xml:space="preserve"> ADDIN EN.CITE &lt;EndNote&gt;&lt;Cite&gt;&lt;Author&gt;Hochberg&lt;/Author&gt;&lt;Year&gt;1997&lt;/Year&gt;&lt;RecNum&gt;38&lt;/RecNum&gt;&lt;DisplayText&gt;[2]&lt;/DisplayText&gt;&lt;record&gt;&lt;rec-number&gt;38&lt;/rec-number&gt;&lt;foreign-keys&gt;&lt;key app="EN" db-id="ew2s0pa0xvtd55eds28529dut9vxsad9t0t0" timestamp="1486807162"&gt;38&lt;/key&gt;&lt;/foreign-keys&gt;&lt;ref-type name="Journal Article"&gt;17&lt;/ref-type&gt;&lt;contributors&gt;&lt;authors&gt;&lt;author&gt;Hochberg, Marc C.&lt;/author&gt;&lt;/authors&gt;&lt;/contributors&gt;&lt;titles&gt;&lt;title&gt;Updating the American college of rheumatology revised criteria for the classification of systemic lupus erythematosus&lt;/title&gt;&lt;secondary-title&gt;Arthritis &amp;amp; Rheumatism&lt;/secondary-title&gt;&lt;/titles&gt;&lt;periodical&gt;&lt;full-title&gt;Arthritis and Rheumatism&lt;/full-title&gt;&lt;abbr-1&gt;Arthritis Rheum.&lt;/abbr-1&gt;&lt;abbr-2&gt;Arthritis Rheum&lt;/abbr-2&gt;&lt;abbr-3&gt;Arthritis &amp;amp; Rheumatism&lt;/abbr-3&gt;&lt;/periodical&gt;&lt;pages&gt;1725-1725&lt;/pages&gt;&lt;volume&gt;40&lt;/volume&gt;&lt;number&gt;9&lt;/number&gt;&lt;dates&gt;&lt;year&gt;1997&lt;/year&gt;&lt;/dates&gt;&lt;publisher&gt;John Wiley &amp;amp; Sons, Inc.&lt;/publisher&gt;&lt;isbn&gt;1529-0131&lt;/isbn&gt;&lt;urls&gt;&lt;related-urls&gt;&lt;url&gt;http://dx.doi.org/10.1002/art.1780400928&lt;/url&gt;&lt;/related-urls&gt;&lt;/urls&gt;&lt;electronic-resource-num&gt;10.1002/art.1780400928&lt;/electronic-resource-num&gt;&lt;/record&gt;&lt;/Cite&gt;&lt;/EndNote&gt;</w:instrText>
      </w:r>
      <w:r w:rsidR="006C795B" w:rsidRPr="005A1F88">
        <w:rPr>
          <w:rFonts w:ascii="Times New Roman" w:eastAsia="ＭＳ 明朝" w:hAnsi="Times New Roman" w:cs="Times New Roman"/>
          <w:sz w:val="24"/>
          <w:szCs w:val="24"/>
          <w:lang w:val="en-GB"/>
        </w:rPr>
        <w:fldChar w:fldCharType="separate"/>
      </w:r>
      <w:r w:rsidR="004302D2" w:rsidRPr="005A1F88">
        <w:rPr>
          <w:rFonts w:ascii="Times New Roman" w:eastAsia="ＭＳ 明朝" w:hAnsi="Times New Roman" w:cs="Times New Roman"/>
          <w:noProof/>
          <w:sz w:val="24"/>
          <w:szCs w:val="24"/>
          <w:lang w:val="en-GB"/>
        </w:rPr>
        <w:t>[2]</w:t>
      </w:r>
      <w:r w:rsidR="006C795B" w:rsidRPr="005A1F88">
        <w:rPr>
          <w:rFonts w:ascii="Times New Roman" w:eastAsia="ＭＳ 明朝" w:hAnsi="Times New Roman" w:cs="Times New Roman"/>
          <w:sz w:val="24"/>
          <w:szCs w:val="24"/>
          <w:lang w:val="en-GB"/>
        </w:rPr>
        <w:fldChar w:fldCharType="end"/>
      </w:r>
      <w:r w:rsidRPr="005A1F88">
        <w:rPr>
          <w:rFonts w:ascii="Times New Roman" w:eastAsia="ＭＳ 明朝" w:hAnsi="Times New Roman" w:cs="Times New Roman"/>
          <w:sz w:val="24"/>
          <w:szCs w:val="24"/>
          <w:lang w:val="en-GB"/>
        </w:rPr>
        <w:t xml:space="preserve"> or 2012 Systemic Lupus International Collaborating Clinics Classification criteria for SLE </w:t>
      </w:r>
      <w:r w:rsidR="006C795B" w:rsidRPr="005A1F88">
        <w:rPr>
          <w:rFonts w:ascii="Times New Roman" w:eastAsia="ＭＳ 明朝" w:hAnsi="Times New Roman" w:cs="Times New Roman"/>
          <w:sz w:val="24"/>
          <w:szCs w:val="24"/>
          <w:lang w:val="en-GB"/>
        </w:rPr>
        <w:fldChar w:fldCharType="begin">
          <w:fldData xml:space="preserve">PEVuZE5vdGU+PENpdGU+PEF1dGhvcj5QZXRyaTwvQXV0aG9yPjxZZWFyPjIwMTI8L1llYXI+PFJl
Y051bT40NTwvUmVjTnVtPjxEaXNwbGF5VGV4dD5bM108L0Rpc3BsYXlUZXh0PjxyZWNvcmQ+PHJl
Yy1udW1iZXI+NDU8L3JlYy1udW1iZXI+PGZvcmVpZ24ta2V5cz48a2V5IGFwcD0iRU4iIGRiLWlk
PSJldzJzMHBhMHh2dGQ1NWVkczI4NTI5ZHV0OXZ4c2FkOXQwdDAiIHRpbWVzdGFtcD0iMTQ4Njg4
OTcyNiI+NDU8L2tleT48L2ZvcmVpZ24ta2V5cz48cmVmLXR5cGUgbmFtZT0iSm91cm5hbCBBcnRp
Y2xlIj4xNzwvcmVmLXR5cGU+PGNvbnRyaWJ1dG9ycz48YXV0aG9ycz48YXV0aG9yPlBldHJpLCBN
aWNoZWxsZTwvYXV0aG9yPjxhdXRob3I+T3JiYWksIEFuYS1NYXJpYTwvYXV0aG9yPjxhdXRob3I+
QWxhcmPDs24sIEdyYWNpZWxhIFMuPC9hdXRob3I+PGF1dGhvcj5Hb3Jkb24sIENhcm9saW5lPC9h
dXRob3I+PGF1dGhvcj5NZXJyaWxsLCBKb2FuIFQuPC9hdXRob3I+PGF1dGhvcj5Gb3J0aW4sIFBh
dWwgUi48L2F1dGhvcj48YXV0aG9yPkJydWNlLCBJYW4gTi48L2F1dGhvcj48YXV0aG9yPklzZW5i
ZXJnLCBEYXZpZDwvYXV0aG9yPjxhdXRob3I+V2FsbGFjZSwgRGFuaWVsIEouPC9hdXRob3I+PGF1
dGhvcj5OaXZlZCwgT2xhPC9hdXRob3I+PGF1dGhvcj5TdHVyZmVsdCwgR3VubmFyPC9hdXRob3I+
PGF1dGhvcj5SYW1zZXktR29sZG1hbiwgUm9zYWxpbmQ8L2F1dGhvcj48YXV0aG9yPkJhZSwgU2Fu
Zy1DaGVvbDwvYXV0aG9yPjxhdXRob3I+SGFubHksIEpvaG4gRy48L2F1dGhvcj48YXV0aG9yPlPD
oW5jaGV6LUd1ZXJyZXJvLCBKb3JnZTwvYXV0aG9yPjxhdXRob3I+Q2xhcmtlLCBBbm48L2F1dGhv
cj48YXV0aG9yPkFyYW5vdywgQ3ludGhpYTwvYXV0aG9yPjxhdXRob3I+TWFuemksIFN1c2FuPC9h
dXRob3I+PGF1dGhvcj5Vcm93aXR6LCBNdXJyYXk8L2F1dGhvcj48YXV0aG9yPkdsYWRtYW4sIERh
Zm5hPC9hdXRob3I+PGF1dGhvcj5LYWx1bmlhbiwgS2VubmV0aDwvYXV0aG9yPjxhdXRob3I+Q29z
dG5lciwgTWVsaXNzYTwvYXV0aG9yPjxhdXRob3I+V2VydGgsIFZpY3RvcmlhIFAuPC9hdXRob3I+
PGF1dGhvcj5ab21hLCBBc2FkPC9hdXRob3I+PGF1dGhvcj5CZXJuYXRza3ksIFNhc2hhPC9hdXRo
b3I+PGF1dGhvcj5SdWl6LUlyYXN0b3J6YSwgR3VpbGxlcm1vPC9hdXRob3I+PGF1dGhvcj5LaGFt
YXNodGEsIE11bnRoZXIgQS48L2F1dGhvcj48YXV0aG9yPkphY29ic2VuLCBTb3JlbjwvYXV0aG9y
PjxhdXRob3I+QnV5b24sIEppbGwgUC48L2F1dGhvcj48YXV0aG9yPk1hZGRpc29uLCBQZXRlcjwv
YXV0aG9yPjxhdXRob3I+RG9vbGV5LCBNYXJ5IEFubmU8L2F1dGhvcj48YXV0aG9yPnZhbiBWb2xs
ZW5ob3ZlbiwgUm9uYWxkIEYuPC9hdXRob3I+PGF1dGhvcj5HaW56bGVyLCBFbGxlbjwvYXV0aG9y
PjxhdXRob3I+U3RvbGwsIFRob21hczwvYXV0aG9yPjxhdXRob3I+UGVzY2hrZW4sIENocmlzdGlu
ZTwvYXV0aG9yPjxhdXRob3I+Sm9yaXp6bywgSm9zZXBoIEwuPC9hdXRob3I+PGF1dGhvcj5DYWxs
ZW4sIEplZmZyZXkgUC48L2F1dGhvcj48YXV0aG9yPkxpbSwgUy4gU2FtPC9hdXRob3I+PGF1dGhv
cj5GZXNzbGVyLCBCYXJyaSBKLjwvYXV0aG9yPjxhdXRob3I+SW5hbmMsIE11cmF0PC9hdXRob3I+
PGF1dGhvcj5LYW1lbiwgRGlhbmUgTC48L2F1dGhvcj48YXV0aG9yPlJhaG1hbiwgQW5pc3VyPC9h
dXRob3I+PGF1dGhvcj5TdGVpbnNzb24sIEtyaXN0amFuPC9hdXRob3I+PGF1dGhvcj5GcmFua3Ms
IEFuZHJldyBHLjwvYXV0aG9yPjxhdXRob3I+U2lnbGVyLCBMaXNhPC9hdXRob3I+PGF1dGhvcj5I
YW1lZWQsIFN1aGFpbDwvYXV0aG9yPjxhdXRob3I+RmFuZywgSG9uZzwvYXV0aG9yPjxhdXRob3I+
UGhhbSwgTmdvYzwvYXV0aG9yPjxhdXRob3I+QnJleSwgUm9iaW48L2F1dGhvcj48YXV0aG9yPldl
aXNtYW4sIE1pY2hhZWwgSC48L2F1dGhvcj48YXV0aG9yPk1jR3dpbiwgR2VyYWxkPC9hdXRob3I+
PGF1dGhvcj5NYWdkZXIsIExhdXJlbmNlIFMuPC9hdXRob3I+PC9hdXRob3JzPjwvY29udHJpYnV0
b3JzPjx0aXRsZXM+PHRpdGxlPkRlcml2YXRpb24gYW5kIHZhbGlkYXRpb24gb2YgdGhlIFN5c3Rl
bWljIEx1cHVzIEludGVybmF0aW9uYWwgQ29sbGFib3JhdGluZyBDbGluaWNzIGNsYXNzaWZpY2F0
aW9uIGNyaXRlcmlhIGZvciBzeXN0ZW1pYyBsdXB1cyBlcnl0aGVtYXRvc3VzPC90aXRsZT48c2Vj
b25kYXJ5LXRpdGxlPkFydGhyaXRpcyAmYW1wOyBSaGV1bWF0aXNtPC9zZWNvbmRhcnktdGl0bGU+
PC90aXRsZXM+PHBlcmlvZGljYWw+PGZ1bGwtdGl0bGU+QXJ0aHJpdGlzIGFuZCBSaGV1bWF0aXNt
PC9mdWxsLXRpdGxlPjxhYmJyLTE+QXJ0aHJpdGlzIFJoZXVtLjwvYWJici0xPjxhYmJyLTI+QXJ0
aHJpdGlzIFJoZXVtPC9hYmJyLTI+PGFiYnItMz5BcnRocml0aXMgJmFtcDsgUmhldW1hdGlzbTwv
YWJici0zPjwvcGVyaW9kaWNhbD48cGFnZXM+MjY3Ny0yNjg2PC9wYWdlcz48dm9sdW1lPjY0PC92
b2x1bWU+PG51bWJlcj44PC9udW1iZXI+PGRhdGVzPjx5ZWFyPjIwMTI8L3llYXI+PC9kYXRlcz48
cHVibGlzaGVyPldpbGV5IFN1YnNjcmlwdGlvbiBTZXJ2aWNlcywgSW5jLiwgQSBXaWxleSBDb21w
YW55PC9wdWJsaXNoZXI+PGlzYm4+MTUyOS0wMTMxPC9pc2JuPjx1cmxzPjxyZWxhdGVkLXVybHM+
PHVybD5odHRwOi8vZHguZG9pLm9yZy8xMC4xMDAyL2FydC4zNDQ3MzwvdXJsPjwvcmVsYXRlZC11
cmxzPjwvdXJscz48ZWxlY3Ryb25pYy1yZXNvdXJjZS1udW0+MTAuMTAwMi9hcnQuMzQ0NzM8L2Vs
ZWN0cm9uaWMtcmVzb3VyY2UtbnVtPjwvcmVjb3JkPjwvQ2l0ZT48L0VuZE5vdGU+AG==
</w:fldData>
        </w:fldChar>
      </w:r>
      <w:r w:rsidR="004302D2" w:rsidRPr="005A1F88">
        <w:rPr>
          <w:rFonts w:ascii="Times New Roman" w:eastAsia="ＭＳ 明朝" w:hAnsi="Times New Roman" w:cs="Times New Roman"/>
          <w:sz w:val="24"/>
          <w:szCs w:val="24"/>
          <w:lang w:val="en-GB"/>
        </w:rPr>
        <w:instrText xml:space="preserve"> ADDIN EN.CITE </w:instrText>
      </w:r>
      <w:r w:rsidR="004302D2" w:rsidRPr="005A1F88">
        <w:rPr>
          <w:rFonts w:ascii="Times New Roman" w:eastAsia="ＭＳ 明朝" w:hAnsi="Times New Roman" w:cs="Times New Roman"/>
          <w:sz w:val="24"/>
          <w:szCs w:val="24"/>
          <w:lang w:val="en-GB"/>
        </w:rPr>
        <w:fldChar w:fldCharType="begin">
          <w:fldData xml:space="preserve">PEVuZE5vdGU+PENpdGU+PEF1dGhvcj5QZXRyaTwvQXV0aG9yPjxZZWFyPjIwMTI8L1llYXI+PFJl
Y051bT40NTwvUmVjTnVtPjxEaXNwbGF5VGV4dD5bM108L0Rpc3BsYXlUZXh0PjxyZWNvcmQ+PHJl
Yy1udW1iZXI+NDU8L3JlYy1udW1iZXI+PGZvcmVpZ24ta2V5cz48a2V5IGFwcD0iRU4iIGRiLWlk
PSJldzJzMHBhMHh2dGQ1NWVkczI4NTI5ZHV0OXZ4c2FkOXQwdDAiIHRpbWVzdGFtcD0iMTQ4Njg4
OTcyNiI+NDU8L2tleT48L2ZvcmVpZ24ta2V5cz48cmVmLXR5cGUgbmFtZT0iSm91cm5hbCBBcnRp
Y2xlIj4xNzwvcmVmLXR5cGU+PGNvbnRyaWJ1dG9ycz48YXV0aG9ycz48YXV0aG9yPlBldHJpLCBN
aWNoZWxsZTwvYXV0aG9yPjxhdXRob3I+T3JiYWksIEFuYS1NYXJpYTwvYXV0aG9yPjxhdXRob3I+
QWxhcmPDs24sIEdyYWNpZWxhIFMuPC9hdXRob3I+PGF1dGhvcj5Hb3Jkb24sIENhcm9saW5lPC9h
dXRob3I+PGF1dGhvcj5NZXJyaWxsLCBKb2FuIFQuPC9hdXRob3I+PGF1dGhvcj5Gb3J0aW4sIFBh
dWwgUi48L2F1dGhvcj48YXV0aG9yPkJydWNlLCBJYW4gTi48L2F1dGhvcj48YXV0aG9yPklzZW5i
ZXJnLCBEYXZpZDwvYXV0aG9yPjxhdXRob3I+V2FsbGFjZSwgRGFuaWVsIEouPC9hdXRob3I+PGF1
dGhvcj5OaXZlZCwgT2xhPC9hdXRob3I+PGF1dGhvcj5TdHVyZmVsdCwgR3VubmFyPC9hdXRob3I+
PGF1dGhvcj5SYW1zZXktR29sZG1hbiwgUm9zYWxpbmQ8L2F1dGhvcj48YXV0aG9yPkJhZSwgU2Fu
Zy1DaGVvbDwvYXV0aG9yPjxhdXRob3I+SGFubHksIEpvaG4gRy48L2F1dGhvcj48YXV0aG9yPlPD
oW5jaGV6LUd1ZXJyZXJvLCBKb3JnZTwvYXV0aG9yPjxhdXRob3I+Q2xhcmtlLCBBbm48L2F1dGhv
cj48YXV0aG9yPkFyYW5vdywgQ3ludGhpYTwvYXV0aG9yPjxhdXRob3I+TWFuemksIFN1c2FuPC9h
dXRob3I+PGF1dGhvcj5Vcm93aXR6LCBNdXJyYXk8L2F1dGhvcj48YXV0aG9yPkdsYWRtYW4sIERh
Zm5hPC9hdXRob3I+PGF1dGhvcj5LYWx1bmlhbiwgS2VubmV0aDwvYXV0aG9yPjxhdXRob3I+Q29z
dG5lciwgTWVsaXNzYTwvYXV0aG9yPjxhdXRob3I+V2VydGgsIFZpY3RvcmlhIFAuPC9hdXRob3I+
PGF1dGhvcj5ab21hLCBBc2FkPC9hdXRob3I+PGF1dGhvcj5CZXJuYXRza3ksIFNhc2hhPC9hdXRo
b3I+PGF1dGhvcj5SdWl6LUlyYXN0b3J6YSwgR3VpbGxlcm1vPC9hdXRob3I+PGF1dGhvcj5LaGFt
YXNodGEsIE11bnRoZXIgQS48L2F1dGhvcj48YXV0aG9yPkphY29ic2VuLCBTb3JlbjwvYXV0aG9y
PjxhdXRob3I+QnV5b24sIEppbGwgUC48L2F1dGhvcj48YXV0aG9yPk1hZGRpc29uLCBQZXRlcjwv
YXV0aG9yPjxhdXRob3I+RG9vbGV5LCBNYXJ5IEFubmU8L2F1dGhvcj48YXV0aG9yPnZhbiBWb2xs
ZW5ob3ZlbiwgUm9uYWxkIEYuPC9hdXRob3I+PGF1dGhvcj5HaW56bGVyLCBFbGxlbjwvYXV0aG9y
PjxhdXRob3I+U3RvbGwsIFRob21hczwvYXV0aG9yPjxhdXRob3I+UGVzY2hrZW4sIENocmlzdGlu
ZTwvYXV0aG9yPjxhdXRob3I+Sm9yaXp6bywgSm9zZXBoIEwuPC9hdXRob3I+PGF1dGhvcj5DYWxs
ZW4sIEplZmZyZXkgUC48L2F1dGhvcj48YXV0aG9yPkxpbSwgUy4gU2FtPC9hdXRob3I+PGF1dGhv
cj5GZXNzbGVyLCBCYXJyaSBKLjwvYXV0aG9yPjxhdXRob3I+SW5hbmMsIE11cmF0PC9hdXRob3I+
PGF1dGhvcj5LYW1lbiwgRGlhbmUgTC48L2F1dGhvcj48YXV0aG9yPlJhaG1hbiwgQW5pc3VyPC9h
dXRob3I+PGF1dGhvcj5TdGVpbnNzb24sIEtyaXN0amFuPC9hdXRob3I+PGF1dGhvcj5GcmFua3Ms
IEFuZHJldyBHLjwvYXV0aG9yPjxhdXRob3I+U2lnbGVyLCBMaXNhPC9hdXRob3I+PGF1dGhvcj5I
YW1lZWQsIFN1aGFpbDwvYXV0aG9yPjxhdXRob3I+RmFuZywgSG9uZzwvYXV0aG9yPjxhdXRob3I+
UGhhbSwgTmdvYzwvYXV0aG9yPjxhdXRob3I+QnJleSwgUm9iaW48L2F1dGhvcj48YXV0aG9yPldl
aXNtYW4sIE1pY2hhZWwgSC48L2F1dGhvcj48YXV0aG9yPk1jR3dpbiwgR2VyYWxkPC9hdXRob3I+
PGF1dGhvcj5NYWdkZXIsIExhdXJlbmNlIFMuPC9hdXRob3I+PC9hdXRob3JzPjwvY29udHJpYnV0
b3JzPjx0aXRsZXM+PHRpdGxlPkRlcml2YXRpb24gYW5kIHZhbGlkYXRpb24gb2YgdGhlIFN5c3Rl
bWljIEx1cHVzIEludGVybmF0aW9uYWwgQ29sbGFib3JhdGluZyBDbGluaWNzIGNsYXNzaWZpY2F0
aW9uIGNyaXRlcmlhIGZvciBzeXN0ZW1pYyBsdXB1cyBlcnl0aGVtYXRvc3VzPC90aXRsZT48c2Vj
b25kYXJ5LXRpdGxlPkFydGhyaXRpcyAmYW1wOyBSaGV1bWF0aXNtPC9zZWNvbmRhcnktdGl0bGU+
PC90aXRsZXM+PHBlcmlvZGljYWw+PGZ1bGwtdGl0bGU+QXJ0aHJpdGlzIGFuZCBSaGV1bWF0aXNt
PC9mdWxsLXRpdGxlPjxhYmJyLTE+QXJ0aHJpdGlzIFJoZXVtLjwvYWJici0xPjxhYmJyLTI+QXJ0
aHJpdGlzIFJoZXVtPC9hYmJyLTI+PGFiYnItMz5BcnRocml0aXMgJmFtcDsgUmhldW1hdGlzbTwv
YWJici0zPjwvcGVyaW9kaWNhbD48cGFnZXM+MjY3Ny0yNjg2PC9wYWdlcz48dm9sdW1lPjY0PC92
b2x1bWU+PG51bWJlcj44PC9udW1iZXI+PGRhdGVzPjx5ZWFyPjIwMTI8L3llYXI+PC9kYXRlcz48
cHVibGlzaGVyPldpbGV5IFN1YnNjcmlwdGlvbiBTZXJ2aWNlcywgSW5jLiwgQSBXaWxleSBDb21w
YW55PC9wdWJsaXNoZXI+PGlzYm4+MTUyOS0wMTMxPC9pc2JuPjx1cmxzPjxyZWxhdGVkLXVybHM+
PHVybD5odHRwOi8vZHguZG9pLm9yZy8xMC4xMDAyL2FydC4zNDQ3MzwvdXJsPjwvcmVsYXRlZC11
cmxzPjwvdXJscz48ZWxlY3Ryb25pYy1yZXNvdXJjZS1udW0+MTAuMTAwMi9hcnQuMzQ0NzM8L2Vs
ZWN0cm9uaWMtcmVzb3VyY2UtbnVtPjwvcmVjb3JkPjwvQ2l0ZT48L0VuZE5vdGU+AG==
</w:fldData>
        </w:fldChar>
      </w:r>
      <w:r w:rsidR="004302D2" w:rsidRPr="005A1F88">
        <w:rPr>
          <w:rFonts w:ascii="Times New Roman" w:eastAsia="ＭＳ 明朝" w:hAnsi="Times New Roman" w:cs="Times New Roman"/>
          <w:sz w:val="24"/>
          <w:szCs w:val="24"/>
          <w:lang w:val="en-GB"/>
        </w:rPr>
        <w:instrText xml:space="preserve"> ADDIN EN.CITE.DATA </w:instrText>
      </w:r>
      <w:r w:rsidR="004302D2" w:rsidRPr="005A1F88">
        <w:rPr>
          <w:rFonts w:ascii="Times New Roman" w:eastAsia="ＭＳ 明朝" w:hAnsi="Times New Roman" w:cs="Times New Roman"/>
          <w:sz w:val="24"/>
          <w:szCs w:val="24"/>
          <w:lang w:val="en-GB"/>
        </w:rPr>
      </w:r>
      <w:r w:rsidR="004302D2" w:rsidRPr="005A1F88">
        <w:rPr>
          <w:rFonts w:ascii="Times New Roman" w:eastAsia="ＭＳ 明朝" w:hAnsi="Times New Roman" w:cs="Times New Roman"/>
          <w:sz w:val="24"/>
          <w:szCs w:val="24"/>
          <w:lang w:val="en-GB"/>
        </w:rPr>
        <w:fldChar w:fldCharType="end"/>
      </w:r>
      <w:r w:rsidR="006C795B" w:rsidRPr="005A1F88">
        <w:rPr>
          <w:rFonts w:ascii="Times New Roman" w:eastAsia="ＭＳ 明朝" w:hAnsi="Times New Roman" w:cs="Times New Roman"/>
          <w:sz w:val="24"/>
          <w:szCs w:val="24"/>
          <w:lang w:val="en-GB"/>
        </w:rPr>
      </w:r>
      <w:r w:rsidR="006C795B" w:rsidRPr="005A1F88">
        <w:rPr>
          <w:rFonts w:ascii="Times New Roman" w:eastAsia="ＭＳ 明朝" w:hAnsi="Times New Roman" w:cs="Times New Roman"/>
          <w:sz w:val="24"/>
          <w:szCs w:val="24"/>
          <w:lang w:val="en-GB"/>
        </w:rPr>
        <w:fldChar w:fldCharType="separate"/>
      </w:r>
      <w:r w:rsidR="004302D2" w:rsidRPr="005A1F88">
        <w:rPr>
          <w:rFonts w:ascii="Times New Roman" w:eastAsia="ＭＳ 明朝" w:hAnsi="Times New Roman" w:cs="Times New Roman"/>
          <w:noProof/>
          <w:sz w:val="24"/>
          <w:szCs w:val="24"/>
          <w:lang w:val="en-GB"/>
        </w:rPr>
        <w:t>[3]</w:t>
      </w:r>
      <w:r w:rsidR="006C795B" w:rsidRPr="005A1F88">
        <w:rPr>
          <w:rFonts w:ascii="Times New Roman" w:eastAsia="ＭＳ 明朝" w:hAnsi="Times New Roman" w:cs="Times New Roman"/>
          <w:sz w:val="24"/>
          <w:szCs w:val="24"/>
          <w:lang w:val="en-GB"/>
        </w:rPr>
        <w:fldChar w:fldCharType="end"/>
      </w:r>
      <w:r w:rsidRPr="005A1F88">
        <w:rPr>
          <w:rFonts w:ascii="Times New Roman" w:eastAsia="ＭＳ 明朝" w:hAnsi="Times New Roman" w:cs="Times New Roman"/>
          <w:sz w:val="24"/>
          <w:szCs w:val="24"/>
          <w:lang w:val="en-GB"/>
        </w:rPr>
        <w:t xml:space="preserve">, the 2012 ACR classification criteria for SS </w:t>
      </w:r>
      <w:r w:rsidR="006C795B" w:rsidRPr="005A1F88">
        <w:rPr>
          <w:rFonts w:ascii="Times New Roman" w:eastAsia="ＭＳ 明朝" w:hAnsi="Times New Roman" w:cs="Times New Roman"/>
          <w:sz w:val="24"/>
          <w:szCs w:val="24"/>
          <w:lang w:val="en-GB"/>
        </w:rPr>
        <w:fldChar w:fldCharType="begin">
          <w:fldData xml:space="preserve">PEVuZE5vdGU+PENpdGU+PEF1dGhvcj5TaGlib3NraTwvQXV0aG9yPjxZZWFyPjIwMTI8L1llYXI+
PFJlY051bT4zNjk8L1JlY051bT48RGlzcGxheVRleHQ+WzRdPC9EaXNwbGF5VGV4dD48cmVjb3Jk
PjxyZWMtbnVtYmVyPjM2OTwvcmVjLW51bWJlcj48Zm9yZWlnbi1rZXlzPjxrZXkgYXBwPSJFTiIg
ZGItaWQ9ImV3MnMwcGEweHZ0ZDU1ZWRzMjg1MjlkdXQ5dnhzYWQ5dDB0MCIgdGltZXN0YW1wPSIx
NTMzMzkxMTQ4Ij4zNjk8L2tleT48L2ZvcmVpZ24ta2V5cz48cmVmLXR5cGUgbmFtZT0iSm91cm5h
bCBBcnRpY2xlIj4xNzwvcmVmLXR5cGU+PGNvbnRyaWJ1dG9ycz48YXV0aG9ycz48YXV0aG9yPlNo
aWJvc2tpLCBTLiBDLjwvYXV0aG9yPjxhdXRob3I+U2hpYm9za2ksIEMuIEguPC9hdXRob3I+PGF1
dGhvcj5Dcmlzd2VsbCwgTC48L2F1dGhvcj48YXV0aG9yPkJhZXIsIEEuPC9hdXRob3I+PGF1dGhv
cj5DaGFsbGFjb21iZSwgUy48L2F1dGhvcj48YXV0aG9yPkxhbmZyYW5jaGksIEguPC9hdXRob3I+
PGF1dGhvcj5TY2hpb2R0LCBNLjwvYXV0aG9yPjxhdXRob3I+VW1laGFyYSwgSC48L2F1dGhvcj48
YXV0aG9yPlZpdmlubywgRi48L2F1dGhvcj48YXV0aG9yPlpoYW8sIFkuPC9hdXRob3I+PGF1dGhv
cj5Eb25nLCBZLjwvYXV0aG9yPjxhdXRob3I+R3JlZW5zcGFuLCBELjwvYXV0aG9yPjxhdXRob3I+
SGVpZGVucmVpY2gsIEEuIE0uPC9hdXRob3I+PGF1dGhvcj5IZWxpbiwgUC48L2F1dGhvcj48YXV0
aG9yPktpcmtoYW0sIEIuPC9hdXRob3I+PGF1dGhvcj5LaXRhZ2F3YSwgSy48L2F1dGhvcj48YXV0
aG9yPkxhcmtpbiwgRy48L2F1dGhvcj48YXV0aG9yPkxpLCBNLjwvYXV0aG9yPjxhdXRob3I+TGll
dG1hbiwgVC48L2F1dGhvcj48YXV0aG9yPkxpbmRlZ2FhcmQsIEouPC9hdXRob3I+PGF1dGhvcj5N
Y05hbWFyYSwgTi48L2F1dGhvcj48YXV0aG9yPlNhY2ssIEsuPC9hdXRob3I+PGF1dGhvcj5TaGly
bGF3LCBQLjwvYXV0aG9yPjxhdXRob3I+U3VnYWksIFMuPC9hdXRob3I+PGF1dGhvcj5Wb2xsZW53
ZWlkZXIsIEMuPC9hdXRob3I+PGF1dGhvcj5XaGl0Y2hlciwgSi48L2F1dGhvcj48YXV0aG9yPld1
LCBBLjwvYXV0aG9yPjxhdXRob3I+WmhhbmcsIFMuPC9hdXRob3I+PGF1dGhvcj5aaGFuZywgVy48
L2F1dGhvcj48YXV0aG9yPkdyZWVuc3BhbiwgSi48L2F1dGhvcj48YXV0aG9yPkRhbmllbHMsIFQu
PC9hdXRob3I+PC9hdXRob3JzPjwvY29udHJpYnV0b3JzPjxhdXRoLWFkZHJlc3M+VW5pdmVyc2l0
eSBvZiBDYWxpZm9ybmlhLCBTYW4gRnJhbmNpc2NvLCBEZXBhcnRtZW50IG9mIEVwaWRlbWlvbG9n
eSBhbmQgQmlvc3RhdGlzdGljcywgRGl2aXNpb24gb2YgQmlvc3RhdGlzdGljcywgMTg1IEJlcnJ5
IFN0cmVldCwgTG9iYnkgNSwgU3VpdGUgNTcwMCwgU2FuIEZyYW5jaXNjbywgQ0EgOTQxMDcsIFVT
QS4gc3RldmVAYmlvc3RhdC51Y3NmLmVkdTwvYXV0aC1hZGRyZXNzPjx0aXRsZXM+PHRpdGxlPkFt
ZXJpY2FuIENvbGxlZ2Ugb2YgUmhldW1hdG9sb2d5IGNsYXNzaWZpY2F0aW9uIGNyaXRlcmlhIGZv
ciBTam9ncmVuJmFwb3M7cyBzeW5kcm9tZTogYSBkYXRhLWRyaXZlbiwgZXhwZXJ0IGNvbnNlbnN1
cyBhcHByb2FjaCBpbiB0aGUgU2pvZ3JlbiZhcG9zO3MgSW50ZXJuYXRpb25hbCBDb2xsYWJvcmF0
aXZlIENsaW5pY2FsIEFsbGlhbmNlIGNvaG9ydDwvdGl0bGU+PHNlY29uZGFyeS10aXRsZT5BcnRo
cml0aXMgQ2FyZSBSZXMgKEhvYm9rZW4pPC9zZWNvbmRhcnktdGl0bGU+PGFsdC10aXRsZT5BcnRo
cml0aXMgY2FyZSAmYW1wOyByZXNlYXJjaDwvYWx0LXRpdGxlPjwvdGl0bGVzPjxwZXJpb2RpY2Fs
PjxmdWxsLXRpdGxlPkFydGhyaXRpcyBDYXJlICZhbXA7IFJlc2VhcmNoPC9mdWxsLXRpdGxlPjxh
YmJyLTE+QXJ0aHJpdGlzIENhcmUgUmVzLiAoSG9ib2tlbik8L2FiYnItMT48YWJici0yPkFydGhy
aXRpcyBDYXJlIFJlcyAoSG9ib2tlbik8L2FiYnItMj48L3BlcmlvZGljYWw+PGFsdC1wZXJpb2Rp
Y2FsPjxmdWxsLXRpdGxlPkFydGhyaXRpcyBDYXJlICZhbXA7IFJlc2VhcmNoPC9mdWxsLXRpdGxl
PjxhYmJyLTE+QXJ0aHJpdGlzIENhcmUgUmVzLiAoSG9ib2tlbik8L2FiYnItMT48YWJici0yPkFy
dGhyaXRpcyBDYXJlIFJlcyAoSG9ib2tlbik8L2FiYnItMj48L2FsdC1wZXJpb2RpY2FsPjxwYWdl
cz40NzUtODc8L3BhZ2VzPjx2b2x1bWU+NjQ8L3ZvbHVtZT48bnVtYmVyPjQ8L251bWJlcj48ZWRp
dGlvbj4yMDEyLzA1LzA5PC9lZGl0aW9uPjxrZXl3b3Jkcz48a2V5d29yZD5BZHVsdDwva2V5d29y
ZD48a2V5d29yZD5BZ2VkPC9rZXl3b3JkPjxrZXl3b3JkPkFnZWQsIDgwIGFuZCBvdmVyPC9rZXl3
b3JkPjxrZXl3b3JkPkFudGlib2RpZXMsIEFudGludWNsZWFyL2Jsb29kPC9rZXl3b3JkPjxrZXl3
b3JkPkJpb3BzeTwva2V5d29yZD48a2V5d29yZD5GZW1hbGU8L2tleXdvcmQ+PGtleXdvcmQ+SHVt
YW5zPC9rZXl3b3JkPjxrZXl3b3JkPk1hbGU8L2tleXdvcmQ+PGtleXdvcmQ+TWlkZGxlIEFnZWQ8
L2tleXdvcmQ+PGtleXdvcmQ+KlBoZW5vdHlwZTwva2V5d29yZD48a2V5d29yZD5SZXByb2R1Y2li
aWxpdHkgb2YgUmVzdWx0czwva2V5d29yZD48a2V5d29yZD5SaGV1bWF0b2lkIEZhY3Rvci9ibG9v
ZDwva2V5d29yZD48a2V5d29yZD5TYWxpdmFyeSBHbGFuZHMvcGF0aG9sb2d5PC9rZXl3b3JkPjxr
ZXl3b3JkPlNlbnNpdGl2aXR5IGFuZCBTcGVjaWZpY2l0eTwva2V5d29yZD48a2V5d29yZD5TaWFs
YWRlbml0aXMvcGF0aG9sb2d5PC9rZXl3b3JkPjxrZXl3b3JkPlNqb2dyZW4mYXBvcztzIFN5bmRy
b21lLypjbGFzc2lmaWNhdGlvbi8qZGlhZ25vc2lzPC9rZXl3b3JkPjxrZXl3b3JkPlNvY2lldGll
cywgTWVkaWNhbDwva2V5d29yZD48a2V5d29yZD5Vbml0ZWQgU3RhdGVzPC9rZXl3b3JkPjwva2V5
d29yZHM+PGRhdGVzPjx5ZWFyPjIwMTI8L3llYXI+PHB1Yi1kYXRlcz48ZGF0ZT5BcHI8L2RhdGU+
PC9wdWItZGF0ZXM+PC9kYXRlcz48aXNibj4yMTUxLTQ2NHg8L2lzYm4+PGFjY2Vzc2lvbi1udW0+
MjI1NjM1OTA8L2FjY2Vzc2lvbi1udW0+PHVybHM+PC91cmxzPjxjdXN0b20yPlBNQzMzNDk0NDA8
L2N1c3RvbTI+PGN1c3RvbTY+TklITVMzNDc3NzY8L2N1c3RvbTY+PHJlbW90ZS1kYXRhYmFzZS1w
cm92aWRlcj5OTE08L3JlbW90ZS1kYXRhYmFzZS1wcm92aWRlcj48bGFuZ3VhZ2U+ZW5nPC9sYW5n
dWFnZT48L3JlY29yZD48L0NpdGU+PC9FbmROb3RlPgB=
</w:fldData>
        </w:fldChar>
      </w:r>
      <w:r w:rsidR="004302D2" w:rsidRPr="005A1F88">
        <w:rPr>
          <w:rFonts w:ascii="Times New Roman" w:eastAsia="ＭＳ 明朝" w:hAnsi="Times New Roman" w:cs="Times New Roman"/>
          <w:sz w:val="24"/>
          <w:szCs w:val="24"/>
          <w:lang w:val="en-GB"/>
        </w:rPr>
        <w:instrText xml:space="preserve"> ADDIN EN.CITE </w:instrText>
      </w:r>
      <w:r w:rsidR="004302D2" w:rsidRPr="005A1F88">
        <w:rPr>
          <w:rFonts w:ascii="Times New Roman" w:eastAsia="ＭＳ 明朝" w:hAnsi="Times New Roman" w:cs="Times New Roman"/>
          <w:sz w:val="24"/>
          <w:szCs w:val="24"/>
          <w:lang w:val="en-GB"/>
        </w:rPr>
        <w:fldChar w:fldCharType="begin">
          <w:fldData xml:space="preserve">PEVuZE5vdGU+PENpdGU+PEF1dGhvcj5TaGlib3NraTwvQXV0aG9yPjxZZWFyPjIwMTI8L1llYXI+
PFJlY051bT4zNjk8L1JlY051bT48RGlzcGxheVRleHQ+WzRdPC9EaXNwbGF5VGV4dD48cmVjb3Jk
PjxyZWMtbnVtYmVyPjM2OTwvcmVjLW51bWJlcj48Zm9yZWlnbi1rZXlzPjxrZXkgYXBwPSJFTiIg
ZGItaWQ9ImV3MnMwcGEweHZ0ZDU1ZWRzMjg1MjlkdXQ5dnhzYWQ5dDB0MCIgdGltZXN0YW1wPSIx
NTMzMzkxMTQ4Ij4zNjk8L2tleT48L2ZvcmVpZ24ta2V5cz48cmVmLXR5cGUgbmFtZT0iSm91cm5h
bCBBcnRpY2xlIj4xNzwvcmVmLXR5cGU+PGNvbnRyaWJ1dG9ycz48YXV0aG9ycz48YXV0aG9yPlNo
aWJvc2tpLCBTLiBDLjwvYXV0aG9yPjxhdXRob3I+U2hpYm9za2ksIEMuIEguPC9hdXRob3I+PGF1
dGhvcj5Dcmlzd2VsbCwgTC48L2F1dGhvcj48YXV0aG9yPkJhZXIsIEEuPC9hdXRob3I+PGF1dGhv
cj5DaGFsbGFjb21iZSwgUy48L2F1dGhvcj48YXV0aG9yPkxhbmZyYW5jaGksIEguPC9hdXRob3I+
PGF1dGhvcj5TY2hpb2R0LCBNLjwvYXV0aG9yPjxhdXRob3I+VW1laGFyYSwgSC48L2F1dGhvcj48
YXV0aG9yPlZpdmlubywgRi48L2F1dGhvcj48YXV0aG9yPlpoYW8sIFkuPC9hdXRob3I+PGF1dGhv
cj5Eb25nLCBZLjwvYXV0aG9yPjxhdXRob3I+R3JlZW5zcGFuLCBELjwvYXV0aG9yPjxhdXRob3I+
SGVpZGVucmVpY2gsIEEuIE0uPC9hdXRob3I+PGF1dGhvcj5IZWxpbiwgUC48L2F1dGhvcj48YXV0
aG9yPktpcmtoYW0sIEIuPC9hdXRob3I+PGF1dGhvcj5LaXRhZ2F3YSwgSy48L2F1dGhvcj48YXV0
aG9yPkxhcmtpbiwgRy48L2F1dGhvcj48YXV0aG9yPkxpLCBNLjwvYXV0aG9yPjxhdXRob3I+TGll
dG1hbiwgVC48L2F1dGhvcj48YXV0aG9yPkxpbmRlZ2FhcmQsIEouPC9hdXRob3I+PGF1dGhvcj5N
Y05hbWFyYSwgTi48L2F1dGhvcj48YXV0aG9yPlNhY2ssIEsuPC9hdXRob3I+PGF1dGhvcj5TaGly
bGF3LCBQLjwvYXV0aG9yPjxhdXRob3I+U3VnYWksIFMuPC9hdXRob3I+PGF1dGhvcj5Wb2xsZW53
ZWlkZXIsIEMuPC9hdXRob3I+PGF1dGhvcj5XaGl0Y2hlciwgSi48L2F1dGhvcj48YXV0aG9yPld1
LCBBLjwvYXV0aG9yPjxhdXRob3I+WmhhbmcsIFMuPC9hdXRob3I+PGF1dGhvcj5aaGFuZywgVy48
L2F1dGhvcj48YXV0aG9yPkdyZWVuc3BhbiwgSi48L2F1dGhvcj48YXV0aG9yPkRhbmllbHMsIFQu
PC9hdXRob3I+PC9hdXRob3JzPjwvY29udHJpYnV0b3JzPjxhdXRoLWFkZHJlc3M+VW5pdmVyc2l0
eSBvZiBDYWxpZm9ybmlhLCBTYW4gRnJhbmNpc2NvLCBEZXBhcnRtZW50IG9mIEVwaWRlbWlvbG9n
eSBhbmQgQmlvc3RhdGlzdGljcywgRGl2aXNpb24gb2YgQmlvc3RhdGlzdGljcywgMTg1IEJlcnJ5
IFN0cmVldCwgTG9iYnkgNSwgU3VpdGUgNTcwMCwgU2FuIEZyYW5jaXNjbywgQ0EgOTQxMDcsIFVT
QS4gc3RldmVAYmlvc3RhdC51Y3NmLmVkdTwvYXV0aC1hZGRyZXNzPjx0aXRsZXM+PHRpdGxlPkFt
ZXJpY2FuIENvbGxlZ2Ugb2YgUmhldW1hdG9sb2d5IGNsYXNzaWZpY2F0aW9uIGNyaXRlcmlhIGZv
ciBTam9ncmVuJmFwb3M7cyBzeW5kcm9tZTogYSBkYXRhLWRyaXZlbiwgZXhwZXJ0IGNvbnNlbnN1
cyBhcHByb2FjaCBpbiB0aGUgU2pvZ3JlbiZhcG9zO3MgSW50ZXJuYXRpb25hbCBDb2xsYWJvcmF0
aXZlIENsaW5pY2FsIEFsbGlhbmNlIGNvaG9ydDwvdGl0bGU+PHNlY29uZGFyeS10aXRsZT5BcnRo
cml0aXMgQ2FyZSBSZXMgKEhvYm9rZW4pPC9zZWNvbmRhcnktdGl0bGU+PGFsdC10aXRsZT5BcnRo
cml0aXMgY2FyZSAmYW1wOyByZXNlYXJjaDwvYWx0LXRpdGxlPjwvdGl0bGVzPjxwZXJpb2RpY2Fs
PjxmdWxsLXRpdGxlPkFydGhyaXRpcyBDYXJlICZhbXA7IFJlc2VhcmNoPC9mdWxsLXRpdGxlPjxh
YmJyLTE+QXJ0aHJpdGlzIENhcmUgUmVzLiAoSG9ib2tlbik8L2FiYnItMT48YWJici0yPkFydGhy
aXRpcyBDYXJlIFJlcyAoSG9ib2tlbik8L2FiYnItMj48L3BlcmlvZGljYWw+PGFsdC1wZXJpb2Rp
Y2FsPjxmdWxsLXRpdGxlPkFydGhyaXRpcyBDYXJlICZhbXA7IFJlc2VhcmNoPC9mdWxsLXRpdGxl
PjxhYmJyLTE+QXJ0aHJpdGlzIENhcmUgUmVzLiAoSG9ib2tlbik8L2FiYnItMT48YWJici0yPkFy
dGhyaXRpcyBDYXJlIFJlcyAoSG9ib2tlbik8L2FiYnItMj48L2FsdC1wZXJpb2RpY2FsPjxwYWdl
cz40NzUtODc8L3BhZ2VzPjx2b2x1bWU+NjQ8L3ZvbHVtZT48bnVtYmVyPjQ8L251bWJlcj48ZWRp
dGlvbj4yMDEyLzA1LzA5PC9lZGl0aW9uPjxrZXl3b3Jkcz48a2V5d29yZD5BZHVsdDwva2V5d29y
ZD48a2V5d29yZD5BZ2VkPC9rZXl3b3JkPjxrZXl3b3JkPkFnZWQsIDgwIGFuZCBvdmVyPC9rZXl3
b3JkPjxrZXl3b3JkPkFudGlib2RpZXMsIEFudGludWNsZWFyL2Jsb29kPC9rZXl3b3JkPjxrZXl3
b3JkPkJpb3BzeTwva2V5d29yZD48a2V5d29yZD5GZW1hbGU8L2tleXdvcmQ+PGtleXdvcmQ+SHVt
YW5zPC9rZXl3b3JkPjxrZXl3b3JkPk1hbGU8L2tleXdvcmQ+PGtleXdvcmQ+TWlkZGxlIEFnZWQ8
L2tleXdvcmQ+PGtleXdvcmQ+KlBoZW5vdHlwZTwva2V5d29yZD48a2V5d29yZD5SZXByb2R1Y2li
aWxpdHkgb2YgUmVzdWx0czwva2V5d29yZD48a2V5d29yZD5SaGV1bWF0b2lkIEZhY3Rvci9ibG9v
ZDwva2V5d29yZD48a2V5d29yZD5TYWxpdmFyeSBHbGFuZHMvcGF0aG9sb2d5PC9rZXl3b3JkPjxr
ZXl3b3JkPlNlbnNpdGl2aXR5IGFuZCBTcGVjaWZpY2l0eTwva2V5d29yZD48a2V5d29yZD5TaWFs
YWRlbml0aXMvcGF0aG9sb2d5PC9rZXl3b3JkPjxrZXl3b3JkPlNqb2dyZW4mYXBvcztzIFN5bmRy
b21lLypjbGFzc2lmaWNhdGlvbi8qZGlhZ25vc2lzPC9rZXl3b3JkPjxrZXl3b3JkPlNvY2lldGll
cywgTWVkaWNhbDwva2V5d29yZD48a2V5d29yZD5Vbml0ZWQgU3RhdGVzPC9rZXl3b3JkPjwva2V5
d29yZHM+PGRhdGVzPjx5ZWFyPjIwMTI8L3llYXI+PHB1Yi1kYXRlcz48ZGF0ZT5BcHI8L2RhdGU+
PC9wdWItZGF0ZXM+PC9kYXRlcz48aXNibj4yMTUxLTQ2NHg8L2lzYm4+PGFjY2Vzc2lvbi1udW0+
MjI1NjM1OTA8L2FjY2Vzc2lvbi1udW0+PHVybHM+PC91cmxzPjxjdXN0b20yPlBNQzMzNDk0NDA8
L2N1c3RvbTI+PGN1c3RvbTY+TklITVMzNDc3NzY8L2N1c3RvbTY+PHJlbW90ZS1kYXRhYmFzZS1w
cm92aWRlcj5OTE08L3JlbW90ZS1kYXRhYmFzZS1wcm92aWRlcj48bGFuZ3VhZ2U+ZW5nPC9sYW5n
dWFnZT48L3JlY29yZD48L0NpdGU+PC9FbmROb3RlPgB=
</w:fldData>
        </w:fldChar>
      </w:r>
      <w:r w:rsidR="004302D2" w:rsidRPr="005A1F88">
        <w:rPr>
          <w:rFonts w:ascii="Times New Roman" w:eastAsia="ＭＳ 明朝" w:hAnsi="Times New Roman" w:cs="Times New Roman"/>
          <w:sz w:val="24"/>
          <w:szCs w:val="24"/>
          <w:lang w:val="en-GB"/>
        </w:rPr>
        <w:instrText xml:space="preserve"> ADDIN EN.CITE.DATA </w:instrText>
      </w:r>
      <w:r w:rsidR="004302D2" w:rsidRPr="005A1F88">
        <w:rPr>
          <w:rFonts w:ascii="Times New Roman" w:eastAsia="ＭＳ 明朝" w:hAnsi="Times New Roman" w:cs="Times New Roman"/>
          <w:sz w:val="24"/>
          <w:szCs w:val="24"/>
          <w:lang w:val="en-GB"/>
        </w:rPr>
      </w:r>
      <w:r w:rsidR="004302D2" w:rsidRPr="005A1F88">
        <w:rPr>
          <w:rFonts w:ascii="Times New Roman" w:eastAsia="ＭＳ 明朝" w:hAnsi="Times New Roman" w:cs="Times New Roman"/>
          <w:sz w:val="24"/>
          <w:szCs w:val="24"/>
          <w:lang w:val="en-GB"/>
        </w:rPr>
        <w:fldChar w:fldCharType="end"/>
      </w:r>
      <w:r w:rsidR="006C795B" w:rsidRPr="005A1F88">
        <w:rPr>
          <w:rFonts w:ascii="Times New Roman" w:eastAsia="ＭＳ 明朝" w:hAnsi="Times New Roman" w:cs="Times New Roman"/>
          <w:sz w:val="24"/>
          <w:szCs w:val="24"/>
          <w:lang w:val="en-GB"/>
        </w:rPr>
      </w:r>
      <w:r w:rsidR="006C795B" w:rsidRPr="005A1F88">
        <w:rPr>
          <w:rFonts w:ascii="Times New Roman" w:eastAsia="ＭＳ 明朝" w:hAnsi="Times New Roman" w:cs="Times New Roman"/>
          <w:sz w:val="24"/>
          <w:szCs w:val="24"/>
          <w:lang w:val="en-GB"/>
        </w:rPr>
        <w:fldChar w:fldCharType="separate"/>
      </w:r>
      <w:r w:rsidR="004302D2" w:rsidRPr="005A1F88">
        <w:rPr>
          <w:rFonts w:ascii="Times New Roman" w:eastAsia="ＭＳ 明朝" w:hAnsi="Times New Roman" w:cs="Times New Roman"/>
          <w:noProof/>
          <w:sz w:val="24"/>
          <w:szCs w:val="24"/>
          <w:lang w:val="en-GB"/>
        </w:rPr>
        <w:t>[4]</w:t>
      </w:r>
      <w:r w:rsidR="006C795B" w:rsidRPr="005A1F88">
        <w:rPr>
          <w:rFonts w:ascii="Times New Roman" w:eastAsia="ＭＳ 明朝" w:hAnsi="Times New Roman" w:cs="Times New Roman"/>
          <w:sz w:val="24"/>
          <w:szCs w:val="24"/>
          <w:lang w:val="en-GB"/>
        </w:rPr>
        <w:fldChar w:fldCharType="end"/>
      </w:r>
      <w:r w:rsidRPr="005A1F88">
        <w:rPr>
          <w:rFonts w:ascii="Times New Roman" w:eastAsia="ＭＳ 明朝" w:hAnsi="Times New Roman" w:cs="Times New Roman"/>
          <w:sz w:val="24"/>
          <w:szCs w:val="24"/>
          <w:lang w:val="en-GB"/>
        </w:rPr>
        <w:t xml:space="preserve">, and at least one of the three MCTD criteria (Sharp, Alarcón-Segovia, or Kasukawa) </w:t>
      </w:r>
      <w:r w:rsidR="006C795B" w:rsidRPr="005A1F88">
        <w:rPr>
          <w:rFonts w:ascii="Times New Roman" w:eastAsia="ＭＳ 明朝" w:hAnsi="Times New Roman" w:cs="Times New Roman"/>
          <w:sz w:val="24"/>
          <w:szCs w:val="24"/>
          <w:lang w:val="en-GB"/>
        </w:rPr>
        <w:fldChar w:fldCharType="begin"/>
      </w:r>
      <w:r w:rsidR="004302D2" w:rsidRPr="005A1F88">
        <w:rPr>
          <w:rFonts w:ascii="Times New Roman" w:eastAsia="ＭＳ 明朝" w:hAnsi="Times New Roman" w:cs="Times New Roman"/>
          <w:sz w:val="24"/>
          <w:szCs w:val="24"/>
          <w:lang w:val="en-GB"/>
        </w:rPr>
        <w:instrText xml:space="preserve"> ADDIN EN.CITE &lt;EndNote&gt;&lt;Cite&gt;&lt;Author&gt;Ortega-Hernandez&lt;/Author&gt;&lt;Year&gt;2012&lt;/Year&gt;&lt;RecNum&gt;368&lt;/RecNum&gt;&lt;DisplayText&gt;[5]&lt;/DisplayText&gt;&lt;record&gt;&lt;rec-number&gt;368&lt;/rec-number&gt;&lt;foreign-keys&gt;&lt;key app="EN" db-id="ew2s0pa0xvtd55eds28529dut9vxsad9t0t0" timestamp="1533391015"&gt;368&lt;/key&gt;&lt;/foreign-keys&gt;&lt;ref-type name="Journal Article"&gt;17&lt;/ref-type&gt;&lt;contributors&gt;&lt;authors&gt;&lt;author&gt;Ortega-Hernandez, O. D.&lt;/author&gt;&lt;author&gt;Shoenfeld, Y.&lt;/author&gt;&lt;/authors&gt;&lt;/contributors&gt;&lt;auth-address&gt;The Zabludowicz Center for Autoimmune Diseases, Sheba Medical Center, Tel-Hashomer, Israel.&lt;/auth-address&gt;&lt;titles&gt;&lt;title&gt;Mixed connective tissue disease: an overview of clinical manifestations, diagnosis and treatment&lt;/title&gt;&lt;secondary-title&gt;Best Pract Res Clin Rheumatol&lt;/secondary-title&gt;&lt;alt-title&gt;Best practice &amp;amp; research. Clinical rheumatology&lt;/alt-title&gt;&lt;/titles&gt;&lt;periodical&gt;&lt;full-title&gt;Best Practice &amp;amp; Research: Clinical Rheumatology&lt;/full-title&gt;&lt;abbr-1&gt;Best Pract. Res. Clin. Rheumatol.&lt;/abbr-1&gt;&lt;abbr-2&gt;Best Pract Res Clin Rheumatol&lt;/abbr-2&gt;&lt;/periodical&gt;&lt;pages&gt;61-72&lt;/pages&gt;&lt;volume&gt;26&lt;/volume&gt;&lt;number&gt;1&lt;/number&gt;&lt;edition&gt;2012/03/20&lt;/edition&gt;&lt;keywords&gt;&lt;keyword&gt;Antibodies, Antinuclear/immunology&lt;/keyword&gt;&lt;keyword&gt;Humans&lt;/keyword&gt;&lt;keyword&gt;*Mixed Connective Tissue Disease/diagnosis/immunology/therapy&lt;/keyword&gt;&lt;/keywords&gt;&lt;dates&gt;&lt;year&gt;2012&lt;/year&gt;&lt;pub-dates&gt;&lt;date&gt;Feb&lt;/date&gt;&lt;/pub-dates&gt;&lt;/dates&gt;&lt;isbn&gt;1521-6942&lt;/isbn&gt;&lt;accession-num&gt;22424193&lt;/accession-num&gt;&lt;urls&gt;&lt;/urls&gt;&lt;electronic-resource-num&gt;10.1016/j.berh.2012.01.009&lt;/electronic-resource-num&gt;&lt;remote-database-provider&gt;NLM&lt;/remote-database-provider&gt;&lt;language&gt;eng&lt;/language&gt;&lt;/record&gt;&lt;/Cite&gt;&lt;/EndNote&gt;</w:instrText>
      </w:r>
      <w:r w:rsidR="006C795B" w:rsidRPr="005A1F88">
        <w:rPr>
          <w:rFonts w:ascii="Times New Roman" w:eastAsia="ＭＳ 明朝" w:hAnsi="Times New Roman" w:cs="Times New Roman"/>
          <w:sz w:val="24"/>
          <w:szCs w:val="24"/>
          <w:lang w:val="en-GB"/>
        </w:rPr>
        <w:fldChar w:fldCharType="separate"/>
      </w:r>
      <w:r w:rsidR="004302D2" w:rsidRPr="005A1F88">
        <w:rPr>
          <w:rFonts w:ascii="Times New Roman" w:eastAsia="ＭＳ 明朝" w:hAnsi="Times New Roman" w:cs="Times New Roman"/>
          <w:noProof/>
          <w:sz w:val="24"/>
          <w:szCs w:val="24"/>
          <w:lang w:val="en-GB"/>
        </w:rPr>
        <w:t>[5]</w:t>
      </w:r>
      <w:r w:rsidR="006C795B" w:rsidRPr="005A1F88">
        <w:rPr>
          <w:rFonts w:ascii="Times New Roman" w:eastAsia="ＭＳ 明朝" w:hAnsi="Times New Roman" w:cs="Times New Roman"/>
          <w:sz w:val="24"/>
          <w:szCs w:val="24"/>
          <w:lang w:val="en-GB"/>
        </w:rPr>
        <w:fldChar w:fldCharType="end"/>
      </w:r>
      <w:r w:rsidRPr="005A1F88">
        <w:rPr>
          <w:rFonts w:ascii="Times New Roman" w:eastAsia="ＭＳ 明朝" w:hAnsi="Times New Roman" w:cs="Times New Roman"/>
          <w:sz w:val="24"/>
          <w:szCs w:val="24"/>
          <w:lang w:val="en-GB"/>
        </w:rPr>
        <w:t xml:space="preserve">, respectively. SSc were further classified into limited and diffuse forms of the disease </w:t>
      </w:r>
      <w:r w:rsidR="006C795B" w:rsidRPr="005A1F88">
        <w:rPr>
          <w:rFonts w:ascii="Times New Roman" w:eastAsia="ＭＳ 明朝" w:hAnsi="Times New Roman" w:cs="Times New Roman"/>
          <w:sz w:val="24"/>
          <w:szCs w:val="24"/>
          <w:lang w:val="en-GB"/>
        </w:rPr>
        <w:fldChar w:fldCharType="begin"/>
      </w:r>
      <w:r w:rsidR="004302D2" w:rsidRPr="005A1F88">
        <w:rPr>
          <w:rFonts w:ascii="Times New Roman" w:eastAsia="ＭＳ 明朝" w:hAnsi="Times New Roman" w:cs="Times New Roman"/>
          <w:sz w:val="24"/>
          <w:szCs w:val="24"/>
          <w:lang w:val="en-GB"/>
        </w:rPr>
        <w:instrText xml:space="preserve"> ADDIN EN.CITE &lt;EndNote&gt;&lt;Cite&gt;&lt;Author&gt;LeRoy&lt;/Author&gt;&lt;Year&gt;2001&lt;/Year&gt;&lt;RecNum&gt;370&lt;/RecNum&gt;&lt;DisplayText&gt;[6]&lt;/DisplayText&gt;&lt;record&gt;&lt;rec-number&gt;370&lt;/rec-number&gt;&lt;foreign-keys&gt;&lt;key app="EN" db-id="ew2s0pa0xvtd55eds28529dut9vxsad9t0t0" timestamp="1533394633"&gt;370&lt;/key&gt;&lt;/foreign-keys&gt;&lt;ref-type name="Journal Article"&gt;17&lt;/ref-type&gt;&lt;contributors&gt;&lt;authors&gt;&lt;author&gt;LeRoy, E. C.&lt;/author&gt;&lt;author&gt;Medsger, T. A., Jr.&lt;/author&gt;&lt;/authors&gt;&lt;/contributors&gt;&lt;auth-address&gt;Department of Medicine, Medical University of South Carolina, Charleston 29425, USA. leroyc@musc.edu&lt;/auth-address&gt;&lt;titles&gt;&lt;title&gt;Criteria for the classification of early systemic sclerosis&lt;/title&gt;&lt;secondary-title&gt;J Rheumatol&lt;/secondary-title&gt;&lt;alt-title&gt;The Journal of rheumatology&lt;/alt-title&gt;&lt;/titles&gt;&lt;periodical&gt;&lt;full-title&gt;Journal of Rheumatology&lt;/full-title&gt;&lt;abbr-1&gt;J. Rheumatol.&lt;/abbr-1&gt;&lt;abbr-2&gt;J Rheumatol&lt;/abbr-2&gt;&lt;/periodical&gt;&lt;pages&gt;1573-6&lt;/pages&gt;&lt;volume&gt;28&lt;/volume&gt;&lt;number&gt;7&lt;/number&gt;&lt;edition&gt;2001/07/27&lt;/edition&gt;&lt;keywords&gt;&lt;keyword&gt;Humans&lt;/keyword&gt;&lt;keyword&gt;Raynaud Disease/classification/diagnosis&lt;/keyword&gt;&lt;keyword&gt;Scleroderma, Systemic/*classification/*diagnosis&lt;/keyword&gt;&lt;/keywords&gt;&lt;dates&gt;&lt;year&gt;2001&lt;/year&gt;&lt;pub-dates&gt;&lt;date&gt;Jul&lt;/date&gt;&lt;/pub-dates&gt;&lt;/dates&gt;&lt;isbn&gt;0315-162X (Print)&amp;#xD;0315-162x&lt;/isbn&gt;&lt;accession-num&gt;11469464&lt;/accession-num&gt;&lt;urls&gt;&lt;/urls&gt;&lt;remote-database-provider&gt;NLM&lt;/remote-database-provider&gt;&lt;language&gt;eng&lt;/language&gt;&lt;/record&gt;&lt;/Cite&gt;&lt;/EndNote&gt;</w:instrText>
      </w:r>
      <w:r w:rsidR="006C795B" w:rsidRPr="005A1F88">
        <w:rPr>
          <w:rFonts w:ascii="Times New Roman" w:eastAsia="ＭＳ 明朝" w:hAnsi="Times New Roman" w:cs="Times New Roman"/>
          <w:sz w:val="24"/>
          <w:szCs w:val="24"/>
          <w:lang w:val="en-GB"/>
        </w:rPr>
        <w:fldChar w:fldCharType="separate"/>
      </w:r>
      <w:r w:rsidR="004302D2" w:rsidRPr="005A1F88">
        <w:rPr>
          <w:rFonts w:ascii="Times New Roman" w:eastAsia="ＭＳ 明朝" w:hAnsi="Times New Roman" w:cs="Times New Roman"/>
          <w:noProof/>
          <w:sz w:val="24"/>
          <w:szCs w:val="24"/>
          <w:lang w:val="en-GB"/>
        </w:rPr>
        <w:t>[6]</w:t>
      </w:r>
      <w:r w:rsidR="006C795B" w:rsidRPr="005A1F88">
        <w:rPr>
          <w:rFonts w:ascii="Times New Roman" w:eastAsia="ＭＳ 明朝" w:hAnsi="Times New Roman" w:cs="Times New Roman"/>
          <w:sz w:val="24"/>
          <w:szCs w:val="24"/>
          <w:lang w:val="en-GB"/>
        </w:rPr>
        <w:fldChar w:fldCharType="end"/>
      </w:r>
      <w:r w:rsidRPr="005A1F88">
        <w:rPr>
          <w:rFonts w:ascii="Times New Roman" w:eastAsia="ＭＳ 明朝" w:hAnsi="Times New Roman" w:cs="Times New Roman"/>
          <w:sz w:val="24"/>
          <w:szCs w:val="24"/>
          <w:lang w:val="en-GB"/>
        </w:rPr>
        <w:t>.</w:t>
      </w:r>
    </w:p>
    <w:p w14:paraId="3D362FDC" w14:textId="77777777" w:rsidR="00D743AF" w:rsidRPr="005A1F88" w:rsidRDefault="00D743AF" w:rsidP="00E02EB7">
      <w:pPr>
        <w:spacing w:line="520" w:lineRule="exact"/>
        <w:outlineLvl w:val="0"/>
        <w:rPr>
          <w:rFonts w:ascii="Times New Roman" w:eastAsia="ＭＳ 明朝" w:hAnsi="Times New Roman" w:cs="Times New Roman"/>
          <w:b/>
          <w:sz w:val="24"/>
          <w:szCs w:val="24"/>
          <w:lang w:val="en-GB"/>
        </w:rPr>
      </w:pPr>
    </w:p>
    <w:p w14:paraId="39D84D61" w14:textId="0AC185C9" w:rsidR="00E02EB7" w:rsidRPr="005A1F88" w:rsidRDefault="00E02EB7" w:rsidP="00E02EB7">
      <w:pPr>
        <w:spacing w:line="520" w:lineRule="exact"/>
        <w:outlineLvl w:val="0"/>
        <w:rPr>
          <w:rFonts w:ascii="Times New Roman" w:eastAsia="ＭＳ 明朝" w:hAnsi="Times New Roman" w:cs="Times New Roman"/>
          <w:b/>
          <w:sz w:val="24"/>
          <w:szCs w:val="24"/>
          <w:lang w:val="en-GB"/>
        </w:rPr>
      </w:pPr>
      <w:r w:rsidRPr="005A1F88">
        <w:rPr>
          <w:rFonts w:ascii="Times New Roman" w:eastAsia="ＭＳ 明朝" w:hAnsi="Times New Roman" w:cs="Times New Roman"/>
          <w:b/>
          <w:sz w:val="24"/>
          <w:szCs w:val="24"/>
          <w:lang w:val="en-GB"/>
        </w:rPr>
        <w:t>Right heart catheterization and clinical evaluation</w:t>
      </w:r>
    </w:p>
    <w:p w14:paraId="4F7CC843" w14:textId="0854CD8D" w:rsidR="0002469A" w:rsidRPr="005A1F88" w:rsidRDefault="006552FF" w:rsidP="00FE2626">
      <w:pPr>
        <w:widowControl/>
        <w:spacing w:line="480" w:lineRule="auto"/>
        <w:jc w:val="left"/>
        <w:rPr>
          <w:rFonts w:ascii="Times New Roman" w:eastAsia="ＭＳ 明朝" w:hAnsi="Times New Roman" w:cs="Times New Roman"/>
          <w:sz w:val="24"/>
          <w:szCs w:val="24"/>
          <w:lang w:val="en-GB"/>
        </w:rPr>
      </w:pPr>
      <w:r w:rsidRPr="005A1F88">
        <w:rPr>
          <w:rFonts w:ascii="Times New Roman" w:eastAsia="ＭＳ 明朝" w:hAnsi="Times New Roman" w:cs="Times New Roman"/>
          <w:sz w:val="24"/>
          <w:szCs w:val="24"/>
          <w:lang w:val="en-GB"/>
        </w:rPr>
        <w:t>Pulmonary arterial (</w:t>
      </w:r>
      <w:r w:rsidR="0075225B" w:rsidRPr="005A1F88">
        <w:rPr>
          <w:rFonts w:ascii="Times New Roman" w:eastAsia="ＭＳ 明朝" w:hAnsi="Times New Roman" w:cs="Times New Roman"/>
          <w:sz w:val="24"/>
          <w:szCs w:val="24"/>
          <w:lang w:val="en-GB"/>
        </w:rPr>
        <w:t>PA</w:t>
      </w:r>
      <w:r w:rsidRPr="005A1F88">
        <w:rPr>
          <w:rFonts w:ascii="Times New Roman" w:eastAsia="ＭＳ 明朝" w:hAnsi="Times New Roman" w:cs="Times New Roman"/>
          <w:sz w:val="24"/>
          <w:szCs w:val="24"/>
          <w:lang w:val="en-GB"/>
        </w:rPr>
        <w:t>)</w:t>
      </w:r>
      <w:r w:rsidR="0075225B" w:rsidRPr="005A1F88">
        <w:rPr>
          <w:rFonts w:ascii="Times New Roman" w:eastAsia="ＭＳ 明朝" w:hAnsi="Times New Roman" w:cs="Times New Roman"/>
          <w:sz w:val="24"/>
          <w:szCs w:val="24"/>
          <w:lang w:val="en-GB"/>
        </w:rPr>
        <w:t xml:space="preserve"> capacitance was evaluated as follows: PA compliance = </w:t>
      </w:r>
      <w:r w:rsidRPr="005A1F88">
        <w:rPr>
          <w:rFonts w:ascii="Times New Roman" w:eastAsia="ＭＳ 明朝" w:hAnsi="Times New Roman" w:cs="Times New Roman"/>
          <w:sz w:val="24"/>
          <w:szCs w:val="24"/>
          <w:lang w:val="en-GB"/>
        </w:rPr>
        <w:t>Stroke volume (SV)</w:t>
      </w:r>
      <w:r w:rsidR="0075225B" w:rsidRPr="005A1F88">
        <w:rPr>
          <w:rFonts w:ascii="Times New Roman" w:eastAsia="ＭＳ 明朝" w:hAnsi="Times New Roman" w:cs="Times New Roman"/>
          <w:sz w:val="24"/>
          <w:szCs w:val="24"/>
          <w:lang w:val="en-GB"/>
        </w:rPr>
        <w:t xml:space="preserve"> / PA pulse pressure. To calculate </w:t>
      </w:r>
      <w:r w:rsidRPr="005A1F88">
        <w:rPr>
          <w:rFonts w:ascii="Times New Roman" w:eastAsia="ＭＳ 明朝" w:hAnsi="Times New Roman" w:cs="Times New Roman"/>
          <w:sz w:val="24"/>
          <w:szCs w:val="24"/>
          <w:lang w:val="en-GB"/>
        </w:rPr>
        <w:t>right ventricular</w:t>
      </w:r>
      <w:r w:rsidR="0075225B" w:rsidRPr="005A1F88">
        <w:rPr>
          <w:rFonts w:ascii="Times New Roman" w:eastAsia="ＭＳ 明朝" w:hAnsi="Times New Roman" w:cs="Times New Roman"/>
          <w:sz w:val="24"/>
          <w:szCs w:val="24"/>
          <w:lang w:val="en-GB"/>
        </w:rPr>
        <w:t xml:space="preserve"> end-diastolic (RVED) compliance, RVED pressure (RVEDP) and diastolic RV pressure (RVPd) were obtained, and the equation is as following: RVED compliance = SV / (RVEDP - RVPd).</w:t>
      </w:r>
    </w:p>
    <w:p w14:paraId="7B00C4BE" w14:textId="486D21EF" w:rsidR="0075225B" w:rsidRPr="005A1F88" w:rsidRDefault="0075225B" w:rsidP="00FE2626">
      <w:pPr>
        <w:widowControl/>
        <w:spacing w:line="480" w:lineRule="auto"/>
        <w:jc w:val="left"/>
        <w:rPr>
          <w:rFonts w:ascii="Times New Roman" w:eastAsia="ＭＳ 明朝" w:hAnsi="Times New Roman" w:cs="Times New Roman"/>
          <w:sz w:val="24"/>
          <w:szCs w:val="24"/>
          <w:lang w:val="en-GB"/>
        </w:rPr>
      </w:pPr>
    </w:p>
    <w:p w14:paraId="409F37B9" w14:textId="77777777" w:rsidR="0088379A" w:rsidRPr="005A1F88" w:rsidRDefault="0088379A" w:rsidP="0088379A">
      <w:pPr>
        <w:widowControl/>
        <w:spacing w:line="480" w:lineRule="auto"/>
        <w:jc w:val="left"/>
        <w:rPr>
          <w:rFonts w:ascii="Times New Roman" w:eastAsia="ＭＳ 明朝" w:hAnsi="Times New Roman" w:cs="Times New Roman"/>
          <w:b/>
          <w:sz w:val="24"/>
          <w:szCs w:val="24"/>
          <w:lang w:val="en-GB"/>
        </w:rPr>
      </w:pPr>
      <w:r w:rsidRPr="005A1F88">
        <w:rPr>
          <w:rFonts w:ascii="Times New Roman" w:eastAsia="ＭＳ 明朝" w:hAnsi="Times New Roman" w:cs="Times New Roman"/>
          <w:b/>
          <w:sz w:val="24"/>
          <w:szCs w:val="24"/>
          <w:lang w:val="en-GB"/>
        </w:rPr>
        <w:t>Echocardiography and pulmonary function test</w:t>
      </w:r>
    </w:p>
    <w:p w14:paraId="372999D0" w14:textId="5AC39A6A" w:rsidR="0088379A" w:rsidRPr="005A1F88" w:rsidRDefault="0088379A" w:rsidP="0088379A">
      <w:pPr>
        <w:widowControl/>
        <w:spacing w:line="480" w:lineRule="auto"/>
        <w:jc w:val="left"/>
        <w:rPr>
          <w:rFonts w:ascii="Times New Roman" w:eastAsia="ＭＳ 明朝" w:hAnsi="Times New Roman" w:cs="Times New Roman"/>
          <w:sz w:val="24"/>
          <w:szCs w:val="24"/>
          <w:lang w:val="en-GB"/>
        </w:rPr>
      </w:pPr>
      <w:r w:rsidRPr="005A1F88">
        <w:rPr>
          <w:rFonts w:ascii="Times New Roman" w:eastAsia="ＭＳ 明朝" w:hAnsi="Times New Roman" w:cs="Times New Roman"/>
          <w:sz w:val="24"/>
          <w:szCs w:val="24"/>
          <w:lang w:val="en-GB"/>
        </w:rPr>
        <w:t>To evaluate tricuspid annular plane systolic excursion (TAPSE)</w:t>
      </w:r>
      <w:r w:rsidR="006552FF" w:rsidRPr="005A1F88">
        <w:rPr>
          <w:rFonts w:ascii="Times New Roman" w:eastAsia="ＭＳ 明朝" w:hAnsi="Times New Roman" w:cs="Times New Roman"/>
          <w:sz w:val="24"/>
          <w:szCs w:val="24"/>
          <w:lang w:val="en-GB"/>
        </w:rPr>
        <w:t xml:space="preserve"> in </w:t>
      </w:r>
      <w:r w:rsidR="00D723AA" w:rsidRPr="005A1F88">
        <w:rPr>
          <w:rFonts w:ascii="Times New Roman" w:eastAsia="ＭＳ 明朝" w:hAnsi="Times New Roman" w:cs="Times New Roman"/>
          <w:sz w:val="24"/>
          <w:szCs w:val="24"/>
          <w:lang w:val="en-GB"/>
        </w:rPr>
        <w:t>transthoracic echocardiography</w:t>
      </w:r>
      <w:r w:rsidRPr="005A1F88">
        <w:rPr>
          <w:rFonts w:ascii="Times New Roman" w:eastAsia="ＭＳ 明朝" w:hAnsi="Times New Roman" w:cs="Times New Roman"/>
          <w:sz w:val="24"/>
          <w:szCs w:val="24"/>
          <w:lang w:val="en-GB"/>
        </w:rPr>
        <w:t xml:space="preserve">, the total displacement of the tricuspid annulus from end-diastole to end-systole was measured under the orientation of the M-mode cursor to the junction of the tricuspid valve plane with the RV free wall, according to the guidelines from the American Society of Echocardiography </w:t>
      </w:r>
      <w:r w:rsidR="006C795B" w:rsidRPr="005A1F88">
        <w:rPr>
          <w:rFonts w:ascii="Times New Roman" w:eastAsia="ＭＳ 明朝" w:hAnsi="Times New Roman" w:cs="Times New Roman"/>
          <w:sz w:val="24"/>
          <w:szCs w:val="24"/>
          <w:lang w:val="en-GB"/>
        </w:rPr>
        <w:fldChar w:fldCharType="begin">
          <w:fldData xml:space="preserve">PEVuZE5vdGU+PENpdGU+PEF1dGhvcj5SdWRza2k8L0F1dGhvcj48WWVhcj4yMDEwPC9ZZWFyPjxS
ZWNOdW0+MzgwPC9SZWNOdW0+PERpc3BsYXlUZXh0Pls3LCA4XTwvRGlzcGxheVRleHQ+PHJlY29y
ZD48cmVjLW51bWJlcj4zODA8L3JlYy1udW1iZXI+PGZvcmVpZ24ta2V5cz48a2V5IGFwcD0iRU4i
IGRiLWlkPSJldzJzMHBhMHh2dGQ1NWVkczI4NTI5ZHV0OXZ4c2FkOXQwdDAiIHRpbWVzdGFtcD0i
MTUzNzQxODU4OCI+MzgwPC9rZXk+PC9mb3JlaWduLWtleXM+PHJlZi10eXBlIG5hbWU9IkpvdXJu
YWwgQXJ0aWNsZSI+MTc8L3JlZi10eXBlPjxjb250cmlidXRvcnM+PGF1dGhvcnM+PGF1dGhvcj5S
dWRza2ksIEwuIEcuPC9hdXRob3I+PGF1dGhvcj5MYWksIFcuIFcuPC9hdXRob3I+PGF1dGhvcj5B
ZmlsYWxvLCBKLjwvYXV0aG9yPjxhdXRob3I+SHVhLCBMLjwvYXV0aG9yPjxhdXRob3I+SGFuZHNj
aHVtYWNoZXIsIE0uIEQuPC9hdXRob3I+PGF1dGhvcj5DaGFuZHJhc2VrYXJhbiwgSy48L2F1dGhv
cj48YXV0aG9yPlNvbG9tb24sIFMuIEQuPC9hdXRob3I+PGF1dGhvcj5Mb3VpZSwgRS4gSy48L2F1
dGhvcj48YXV0aG9yPlNjaGlsbGVyLCBOLiBCLjwvYXV0aG9yPjwvYXV0aG9ycz48L2NvbnRyaWJ1
dG9ycz48YXV0aC1hZGRyZXNzPkpld2lzaCBHZW5lcmFsIEhvc3BpdGFsLCBNY0dpbGwgVW5pdmVy
c2l0eSwgTW9udHJlYWwsIFF1ZWJlYywgQ2FuYWRhLjwvYXV0aC1hZGRyZXNzPjx0aXRsZXM+PHRp
dGxlPkd1aWRlbGluZXMgZm9yIHRoZSBlY2hvY2FyZGlvZ3JhcGhpYyBhc3Nlc3NtZW50IG9mIHRo
ZSByaWdodCBoZWFydCBpbiBhZHVsdHM6IGEgcmVwb3J0IGZyb20gdGhlIEFtZXJpY2FuIFNvY2ll
dHkgb2YgRWNob2NhcmRpb2dyYXBoeSBlbmRvcnNlZCBieSB0aGUgRXVyb3BlYW4gQXNzb2NpYXRp
b24gb2YgRWNob2NhcmRpb2dyYXBoeSwgYSByZWdpc3RlcmVkIGJyYW5jaCBvZiB0aGUgRXVyb3Bl
YW4gU29jaWV0eSBvZiBDYXJkaW9sb2d5LCBhbmQgdGhlIENhbmFkaWFuIFNvY2lldHkgb2YgRWNo
b2NhcmRpb2dyYXBoeTwvdGl0bGU+PHNlY29uZGFyeS10aXRsZT5KIEFtIFNvYyBFY2hvY2FyZGlv
Z3I8L3NlY29uZGFyeS10aXRsZT48YWx0LXRpdGxlPkpvdXJuYWwgb2YgdGhlIEFtZXJpY2FuIFNv
Y2lldHkgb2YgRWNob2NhcmRpb2dyYXBoeSA6IG9mZmljaWFsIHB1YmxpY2F0aW9uIG9mIHRoZSBB
bWVyaWNhbiBTb2NpZXR5IG9mIEVjaG9jYXJkaW9ncmFwaHk8L2FsdC10aXRsZT48L3RpdGxlcz48
cGVyaW9kaWNhbD48ZnVsbC10aXRsZT5Kb3VybmFsIG9mIHRoZSBBbWVyaWNhbiBTb2NpZXR5IG9m
IEVjaG9jYXJkaW9ncmFwaHk8L2Z1bGwtdGl0bGU+PGFiYnItMT5KLiBBbS4gU29jLiBFY2hvY2Fy
ZGlvZ3IuPC9hYmJyLTE+PGFiYnItMj5KIEFtIFNvYyBFY2hvY2FyZGlvZ3I8L2FiYnItMj48L3Bl
cmlvZGljYWw+PHBhZ2VzPjY4NS03MTM7IHF1aXogNzg2LTg8L3BhZ2VzPjx2b2x1bWU+MjM8L3Zv
bHVtZT48bnVtYmVyPjc8L251bWJlcj48ZWRpdGlvbj4yMDEwLzA3LzE0PC9lZGl0aW9uPjxrZXl3
b3Jkcz48a2V5d29yZD5BZHVsdDwva2V5d29yZD48a2V5d29yZD5BdHJpYWwgRnVuY3Rpb24vKnBo
eXNpb2xvZ3k8L2tleXdvcmQ+PGtleXdvcmQ+Q2FuYWRhPC9rZXl3b3JkPjxrZXl3b3JkPkNhcmRp
b2xvZ3k8L2tleXdvcmQ+PGtleXdvcmQ+RWNob2NhcmRpb2dyYXBoeS8qc3RhbmRhcmRzPC9rZXl3
b3JkPjxrZXl3b3JkPkV1cm9wZTwva2V5d29yZD48a2V5d29yZD5IZWFydCBBdHJpYS8qZGlhZ25v
c3RpYyBpbWFnaW5nPC9rZXl3b3JkPjxrZXl3b3JkPkhlYXJ0IFZlbnRyaWNsZXMvKmRpYWdub3N0
aWMgaW1hZ2luZzwva2V5d29yZD48a2V5d29yZD5IdW1hbnM8L2tleXdvcmQ+PGtleXdvcmQ+SW50
ZXJuYXRpb25hbCBDb29wZXJhdGlvbjwva2V5d29yZD48a2V5d29yZD4qUHJhY3RpY2UgR3VpZGVs
aW5lcyBhcyBUb3BpYzwva2V5d29yZD48a2V5d29yZD4qU29jaWV0aWVzLCBNZWRpY2FsPC9rZXl3
b3JkPjxrZXl3b3JkPlVuaXRlZCBTdGF0ZXM8L2tleXdvcmQ+PGtleXdvcmQ+VmVudHJpY3VsYXIg
RnVuY3Rpb24vKnBoeXNpb2xvZ3k8L2tleXdvcmQ+PC9rZXl3b3Jkcz48ZGF0ZXM+PHllYXI+MjAx
MDwveWVhcj48cHViLWRhdGVzPjxkYXRlPkp1bDwvZGF0ZT48L3B1Yi1kYXRlcz48L2RhdGVzPjxp
c2JuPjA4OTQtNzMxNzwvaXNibj48YWNjZXNzaW9uLW51bT4yMDYyMDg1OTwvYWNjZXNzaW9uLW51
bT48dXJscz48L3VybHM+PGVsZWN0cm9uaWMtcmVzb3VyY2UtbnVtPjEwLjEwMTYvai5lY2hvLjIw
MTAuMDUuMDEwPC9lbGVjdHJvbmljLXJlc291cmNlLW51bT48cmVtb3RlLWRhdGFiYXNlLXByb3Zp
ZGVyPk5MTTwvcmVtb3RlLWRhdGFiYXNlLXByb3ZpZGVyPjxsYW5ndWFnZT5lbmc8L2xhbmd1YWdl
PjwvcmVjb3JkPjwvQ2l0ZT48Q2l0ZT48QXV0aG9yPkJvbGNhPC9BdXRob3I+PFllYXI+MjAxMjwv
WWVhcj48UmVjTnVtPjM4MTwvUmVjTnVtPjxyZWNvcmQ+PHJlYy1udW1iZXI+MzgxPC9yZWMtbnVt
YmVyPjxmb3JlaWduLWtleXM+PGtleSBhcHA9IkVOIiBkYi1pZD0iZXcyczBwYTB4dnRkNTVlZHMy
ODUyOWR1dDl2eHNhZDl0MHQwIiB0aW1lc3RhbXA9IjE1Mzc0MjA2MzEiPjM4MTwva2V5PjwvZm9y
ZWlnbi1rZXlzPjxyZWYtdHlwZSBuYW1lPSJKb3VybmFsIEFydGljbGUiPjE3PC9yZWYtdHlwZT48
Y29udHJpYnV0b3JzPjxhdXRob3JzPjxhdXRob3I+Qm9sY2EsIE8uPC9hdXRob3I+PGF1dGhvcj5H
dW5nb3IsIEIuPC9hdXRob3I+PGF1dGhvcj5HdXJrYW4sIFUuPC9hdXRob3I+PGF1dGhvcj5ZaWxt
YXosIEguPC9hdXRob3I+PC9hdXRob3JzPjwvY29udHJpYnV0b3JzPjx0aXRsZXM+PHRpdGxlPkFz
c2Vzc21lbnQgb2YgcmlnaHQgdmVudHJpY3VsYXIgc3lzdG9saWMgZnVuY3Rpb24gaW4gcGF0aWVu
dHMgd2l0aCBwdWxtb25hcnkgaHlwZXJ0ZW5zaW9uPC90aXRsZT48c2Vjb25kYXJ5LXRpdGxlPkog
QW0gU29jIEVjaG9jYXJkaW9ncjwvc2Vjb25kYXJ5LXRpdGxlPjxhbHQtdGl0bGU+Sm91cm5hbCBv
ZiB0aGUgQW1lcmljYW4gU29jaWV0eSBvZiBFY2hvY2FyZGlvZ3JhcGh5IDogb2ZmaWNpYWwgcHVi
bGljYXRpb24gb2YgdGhlIEFtZXJpY2FuIFNvY2lldHkgb2YgRWNob2NhcmRpb2dyYXBoeTwvYWx0
LXRpdGxlPjwvdGl0bGVzPjxwZXJpb2RpY2FsPjxmdWxsLXRpdGxlPkpvdXJuYWwgb2YgdGhlIEFt
ZXJpY2FuIFNvY2lldHkgb2YgRWNob2NhcmRpb2dyYXBoeTwvZnVsbC10aXRsZT48YWJici0xPkou
IEFtLiBTb2MuIEVjaG9jYXJkaW9nci48L2FiYnItMT48YWJici0yPkogQW0gU29jIEVjaG9jYXJk
aW9ncjwvYWJici0yPjwvcGVyaW9kaWNhbD48cGFnZXM+ODA0PC9wYWdlcz48dm9sdW1lPjI1PC92
b2x1bWU+PG51bWJlcj43PC9udW1iZXI+PGVkaXRpb24+MjAxMi8wNS8yMzwvZWRpdGlvbj48a2V5
d29yZHM+PGtleXdvcmQ+RWNob2NhcmRpb2dyYXBoeS8qaW5zdHJ1bWVudGF0aW9uPC9rZXl3b3Jk
PjxrZXl3b3JkPkZlbWFsZTwva2V5d29yZD48a2V5d29yZD5IZWFydCBWZW50cmljbGVzLypkaWFn
bm9zdGljIGltYWdpbmc8L2tleXdvcmQ+PGtleXdvcmQ+SHVtYW5zPC9rZXl3b3JkPjxrZXl3b3Jk
Pkh5cGVydGVuc2lvbiwgUHVsbW9uYXJ5LypkaWFnbm9zdGljIGltYWdpbmc8L2tleXdvcmQ+PGtl
eXdvcmQ+TWFsZTwva2V5d29yZD48a2V5d29yZD5WZW50cmljdWxhciBGdW5jdGlvbiwgUmlnaHQv
KnBoeXNpb2xvZ3k8L2tleXdvcmQ+PC9rZXl3b3Jkcz48ZGF0ZXM+PHllYXI+MjAxMjwveWVhcj48
cHViLWRhdGVzPjxkYXRlPkp1bDwvZGF0ZT48L3B1Yi1kYXRlcz48L2RhdGVzPjxpc2JuPjA4OTQt
NzMxNzwvaXNibj48YWNjZXNzaW9uLW51bT4yMjYwNzg4NjwvYWNjZXNzaW9uLW51bT48dXJscz48
L3VybHM+PGVsZWN0cm9uaWMtcmVzb3VyY2UtbnVtPjEwLjEwMTYvai5lY2hvLjIwMTIuMDQuMDE5
PC9lbGVjdHJvbmljLXJlc291cmNlLW51bT48cmVtb3RlLWRhdGFiYXNlLXByb3ZpZGVyPk5MTTwv
cmVtb3RlLWRhdGFiYXNlLXByb3ZpZGVyPjxsYW5ndWFnZT5lbmc8L2xhbmd1YWdlPjwvcmVjb3Jk
PjwvQ2l0ZT48L0VuZE5vdGU+AG==
</w:fldData>
        </w:fldChar>
      </w:r>
      <w:r w:rsidR="004302D2" w:rsidRPr="005A1F88">
        <w:rPr>
          <w:rFonts w:ascii="Times New Roman" w:eastAsia="ＭＳ 明朝" w:hAnsi="Times New Roman" w:cs="Times New Roman"/>
          <w:sz w:val="24"/>
          <w:szCs w:val="24"/>
          <w:lang w:val="en-GB"/>
        </w:rPr>
        <w:instrText xml:space="preserve"> ADDIN EN.CITE </w:instrText>
      </w:r>
      <w:r w:rsidR="004302D2" w:rsidRPr="005A1F88">
        <w:rPr>
          <w:rFonts w:ascii="Times New Roman" w:eastAsia="ＭＳ 明朝" w:hAnsi="Times New Roman" w:cs="Times New Roman"/>
          <w:sz w:val="24"/>
          <w:szCs w:val="24"/>
          <w:lang w:val="en-GB"/>
        </w:rPr>
        <w:fldChar w:fldCharType="begin">
          <w:fldData xml:space="preserve">PEVuZE5vdGU+PENpdGU+PEF1dGhvcj5SdWRza2k8L0F1dGhvcj48WWVhcj4yMDEwPC9ZZWFyPjxS
ZWNOdW0+MzgwPC9SZWNOdW0+PERpc3BsYXlUZXh0Pls3LCA4XTwvRGlzcGxheVRleHQ+PHJlY29y
ZD48cmVjLW51bWJlcj4zODA8L3JlYy1udW1iZXI+PGZvcmVpZ24ta2V5cz48a2V5IGFwcD0iRU4i
IGRiLWlkPSJldzJzMHBhMHh2dGQ1NWVkczI4NTI5ZHV0OXZ4c2FkOXQwdDAiIHRpbWVzdGFtcD0i
MTUzNzQxODU4OCI+MzgwPC9rZXk+PC9mb3JlaWduLWtleXM+PHJlZi10eXBlIG5hbWU9IkpvdXJu
YWwgQXJ0aWNsZSI+MTc8L3JlZi10eXBlPjxjb250cmlidXRvcnM+PGF1dGhvcnM+PGF1dGhvcj5S
dWRza2ksIEwuIEcuPC9hdXRob3I+PGF1dGhvcj5MYWksIFcuIFcuPC9hdXRob3I+PGF1dGhvcj5B
ZmlsYWxvLCBKLjwvYXV0aG9yPjxhdXRob3I+SHVhLCBMLjwvYXV0aG9yPjxhdXRob3I+SGFuZHNj
aHVtYWNoZXIsIE0uIEQuPC9hdXRob3I+PGF1dGhvcj5DaGFuZHJhc2VrYXJhbiwgSy48L2F1dGhv
cj48YXV0aG9yPlNvbG9tb24sIFMuIEQuPC9hdXRob3I+PGF1dGhvcj5Mb3VpZSwgRS4gSy48L2F1
dGhvcj48YXV0aG9yPlNjaGlsbGVyLCBOLiBCLjwvYXV0aG9yPjwvYXV0aG9ycz48L2NvbnRyaWJ1
dG9ycz48YXV0aC1hZGRyZXNzPkpld2lzaCBHZW5lcmFsIEhvc3BpdGFsLCBNY0dpbGwgVW5pdmVy
c2l0eSwgTW9udHJlYWwsIFF1ZWJlYywgQ2FuYWRhLjwvYXV0aC1hZGRyZXNzPjx0aXRsZXM+PHRp
dGxlPkd1aWRlbGluZXMgZm9yIHRoZSBlY2hvY2FyZGlvZ3JhcGhpYyBhc3Nlc3NtZW50IG9mIHRo
ZSByaWdodCBoZWFydCBpbiBhZHVsdHM6IGEgcmVwb3J0IGZyb20gdGhlIEFtZXJpY2FuIFNvY2ll
dHkgb2YgRWNob2NhcmRpb2dyYXBoeSBlbmRvcnNlZCBieSB0aGUgRXVyb3BlYW4gQXNzb2NpYXRp
b24gb2YgRWNob2NhcmRpb2dyYXBoeSwgYSByZWdpc3RlcmVkIGJyYW5jaCBvZiB0aGUgRXVyb3Bl
YW4gU29jaWV0eSBvZiBDYXJkaW9sb2d5LCBhbmQgdGhlIENhbmFkaWFuIFNvY2lldHkgb2YgRWNo
b2NhcmRpb2dyYXBoeTwvdGl0bGU+PHNlY29uZGFyeS10aXRsZT5KIEFtIFNvYyBFY2hvY2FyZGlv
Z3I8L3NlY29uZGFyeS10aXRsZT48YWx0LXRpdGxlPkpvdXJuYWwgb2YgdGhlIEFtZXJpY2FuIFNv
Y2lldHkgb2YgRWNob2NhcmRpb2dyYXBoeSA6IG9mZmljaWFsIHB1YmxpY2F0aW9uIG9mIHRoZSBB
bWVyaWNhbiBTb2NpZXR5IG9mIEVjaG9jYXJkaW9ncmFwaHk8L2FsdC10aXRsZT48L3RpdGxlcz48
cGVyaW9kaWNhbD48ZnVsbC10aXRsZT5Kb3VybmFsIG9mIHRoZSBBbWVyaWNhbiBTb2NpZXR5IG9m
IEVjaG9jYXJkaW9ncmFwaHk8L2Z1bGwtdGl0bGU+PGFiYnItMT5KLiBBbS4gU29jLiBFY2hvY2Fy
ZGlvZ3IuPC9hYmJyLTE+PGFiYnItMj5KIEFtIFNvYyBFY2hvY2FyZGlvZ3I8L2FiYnItMj48L3Bl
cmlvZGljYWw+PHBhZ2VzPjY4NS03MTM7IHF1aXogNzg2LTg8L3BhZ2VzPjx2b2x1bWU+MjM8L3Zv
bHVtZT48bnVtYmVyPjc8L251bWJlcj48ZWRpdGlvbj4yMDEwLzA3LzE0PC9lZGl0aW9uPjxrZXl3
b3Jkcz48a2V5d29yZD5BZHVsdDwva2V5d29yZD48a2V5d29yZD5BdHJpYWwgRnVuY3Rpb24vKnBo
eXNpb2xvZ3k8L2tleXdvcmQ+PGtleXdvcmQ+Q2FuYWRhPC9rZXl3b3JkPjxrZXl3b3JkPkNhcmRp
b2xvZ3k8L2tleXdvcmQ+PGtleXdvcmQ+RWNob2NhcmRpb2dyYXBoeS8qc3RhbmRhcmRzPC9rZXl3
b3JkPjxrZXl3b3JkPkV1cm9wZTwva2V5d29yZD48a2V5d29yZD5IZWFydCBBdHJpYS8qZGlhZ25v
c3RpYyBpbWFnaW5nPC9rZXl3b3JkPjxrZXl3b3JkPkhlYXJ0IFZlbnRyaWNsZXMvKmRpYWdub3N0
aWMgaW1hZ2luZzwva2V5d29yZD48a2V5d29yZD5IdW1hbnM8L2tleXdvcmQ+PGtleXdvcmQ+SW50
ZXJuYXRpb25hbCBDb29wZXJhdGlvbjwva2V5d29yZD48a2V5d29yZD4qUHJhY3RpY2UgR3VpZGVs
aW5lcyBhcyBUb3BpYzwva2V5d29yZD48a2V5d29yZD4qU29jaWV0aWVzLCBNZWRpY2FsPC9rZXl3
b3JkPjxrZXl3b3JkPlVuaXRlZCBTdGF0ZXM8L2tleXdvcmQ+PGtleXdvcmQ+VmVudHJpY3VsYXIg
RnVuY3Rpb24vKnBoeXNpb2xvZ3k8L2tleXdvcmQ+PC9rZXl3b3Jkcz48ZGF0ZXM+PHllYXI+MjAx
MDwveWVhcj48cHViLWRhdGVzPjxkYXRlPkp1bDwvZGF0ZT48L3B1Yi1kYXRlcz48L2RhdGVzPjxp
c2JuPjA4OTQtNzMxNzwvaXNibj48YWNjZXNzaW9uLW51bT4yMDYyMDg1OTwvYWNjZXNzaW9uLW51
bT48dXJscz48L3VybHM+PGVsZWN0cm9uaWMtcmVzb3VyY2UtbnVtPjEwLjEwMTYvai5lY2hvLjIw
MTAuMDUuMDEwPC9lbGVjdHJvbmljLXJlc291cmNlLW51bT48cmVtb3RlLWRhdGFiYXNlLXByb3Zp
ZGVyPk5MTTwvcmVtb3RlLWRhdGFiYXNlLXByb3ZpZGVyPjxsYW5ndWFnZT5lbmc8L2xhbmd1YWdl
PjwvcmVjb3JkPjwvQ2l0ZT48Q2l0ZT48QXV0aG9yPkJvbGNhPC9BdXRob3I+PFllYXI+MjAxMjwv
WWVhcj48UmVjTnVtPjM4MTwvUmVjTnVtPjxyZWNvcmQ+PHJlYy1udW1iZXI+MzgxPC9yZWMtbnVt
YmVyPjxmb3JlaWduLWtleXM+PGtleSBhcHA9IkVOIiBkYi1pZD0iZXcyczBwYTB4dnRkNTVlZHMy
ODUyOWR1dDl2eHNhZDl0MHQwIiB0aW1lc3RhbXA9IjE1Mzc0MjA2MzEiPjM4MTwva2V5PjwvZm9y
ZWlnbi1rZXlzPjxyZWYtdHlwZSBuYW1lPSJKb3VybmFsIEFydGljbGUiPjE3PC9yZWYtdHlwZT48
Y29udHJpYnV0b3JzPjxhdXRob3JzPjxhdXRob3I+Qm9sY2EsIE8uPC9hdXRob3I+PGF1dGhvcj5H
dW5nb3IsIEIuPC9hdXRob3I+PGF1dGhvcj5HdXJrYW4sIFUuPC9hdXRob3I+PGF1dGhvcj5ZaWxt
YXosIEguPC9hdXRob3I+PC9hdXRob3JzPjwvY29udHJpYnV0b3JzPjx0aXRsZXM+PHRpdGxlPkFz
c2Vzc21lbnQgb2YgcmlnaHQgdmVudHJpY3VsYXIgc3lzdG9saWMgZnVuY3Rpb24gaW4gcGF0aWVu
dHMgd2l0aCBwdWxtb25hcnkgaHlwZXJ0ZW5zaW9uPC90aXRsZT48c2Vjb25kYXJ5LXRpdGxlPkog
QW0gU29jIEVjaG9jYXJkaW9ncjwvc2Vjb25kYXJ5LXRpdGxlPjxhbHQtdGl0bGU+Sm91cm5hbCBv
ZiB0aGUgQW1lcmljYW4gU29jaWV0eSBvZiBFY2hvY2FyZGlvZ3JhcGh5IDogb2ZmaWNpYWwgcHVi
bGljYXRpb24gb2YgdGhlIEFtZXJpY2FuIFNvY2lldHkgb2YgRWNob2NhcmRpb2dyYXBoeTwvYWx0
LXRpdGxlPjwvdGl0bGVzPjxwZXJpb2RpY2FsPjxmdWxsLXRpdGxlPkpvdXJuYWwgb2YgdGhlIEFt
ZXJpY2FuIFNvY2lldHkgb2YgRWNob2NhcmRpb2dyYXBoeTwvZnVsbC10aXRsZT48YWJici0xPkou
IEFtLiBTb2MuIEVjaG9jYXJkaW9nci48L2FiYnItMT48YWJici0yPkogQW0gU29jIEVjaG9jYXJk
aW9ncjwvYWJici0yPjwvcGVyaW9kaWNhbD48cGFnZXM+ODA0PC9wYWdlcz48dm9sdW1lPjI1PC92
b2x1bWU+PG51bWJlcj43PC9udW1iZXI+PGVkaXRpb24+MjAxMi8wNS8yMzwvZWRpdGlvbj48a2V5
d29yZHM+PGtleXdvcmQ+RWNob2NhcmRpb2dyYXBoeS8qaW5zdHJ1bWVudGF0aW9uPC9rZXl3b3Jk
PjxrZXl3b3JkPkZlbWFsZTwva2V5d29yZD48a2V5d29yZD5IZWFydCBWZW50cmljbGVzLypkaWFn
bm9zdGljIGltYWdpbmc8L2tleXdvcmQ+PGtleXdvcmQ+SHVtYW5zPC9rZXl3b3JkPjxrZXl3b3Jk
Pkh5cGVydGVuc2lvbiwgUHVsbW9uYXJ5LypkaWFnbm9zdGljIGltYWdpbmc8L2tleXdvcmQ+PGtl
eXdvcmQ+TWFsZTwva2V5d29yZD48a2V5d29yZD5WZW50cmljdWxhciBGdW5jdGlvbiwgUmlnaHQv
KnBoeXNpb2xvZ3k8L2tleXdvcmQ+PC9rZXl3b3Jkcz48ZGF0ZXM+PHllYXI+MjAxMjwveWVhcj48
cHViLWRhdGVzPjxkYXRlPkp1bDwvZGF0ZT48L3B1Yi1kYXRlcz48L2RhdGVzPjxpc2JuPjA4OTQt
NzMxNzwvaXNibj48YWNjZXNzaW9uLW51bT4yMjYwNzg4NjwvYWNjZXNzaW9uLW51bT48dXJscz48
L3VybHM+PGVsZWN0cm9uaWMtcmVzb3VyY2UtbnVtPjEwLjEwMTYvai5lY2hvLjIwMTIuMDQuMDE5
PC9lbGVjdHJvbmljLXJlc291cmNlLW51bT48cmVtb3RlLWRhdGFiYXNlLXByb3ZpZGVyPk5MTTwv
cmVtb3RlLWRhdGFiYXNlLXByb3ZpZGVyPjxsYW5ndWFnZT5lbmc8L2xhbmd1YWdlPjwvcmVjb3Jk
PjwvQ2l0ZT48L0VuZE5vdGU+AG==
</w:fldData>
        </w:fldChar>
      </w:r>
      <w:r w:rsidR="004302D2" w:rsidRPr="005A1F88">
        <w:rPr>
          <w:rFonts w:ascii="Times New Roman" w:eastAsia="ＭＳ 明朝" w:hAnsi="Times New Roman" w:cs="Times New Roman"/>
          <w:sz w:val="24"/>
          <w:szCs w:val="24"/>
          <w:lang w:val="en-GB"/>
        </w:rPr>
        <w:instrText xml:space="preserve"> ADDIN EN.CITE.DATA </w:instrText>
      </w:r>
      <w:r w:rsidR="004302D2" w:rsidRPr="005A1F88">
        <w:rPr>
          <w:rFonts w:ascii="Times New Roman" w:eastAsia="ＭＳ 明朝" w:hAnsi="Times New Roman" w:cs="Times New Roman"/>
          <w:sz w:val="24"/>
          <w:szCs w:val="24"/>
          <w:lang w:val="en-GB"/>
        </w:rPr>
      </w:r>
      <w:r w:rsidR="004302D2" w:rsidRPr="005A1F88">
        <w:rPr>
          <w:rFonts w:ascii="Times New Roman" w:eastAsia="ＭＳ 明朝" w:hAnsi="Times New Roman" w:cs="Times New Roman"/>
          <w:sz w:val="24"/>
          <w:szCs w:val="24"/>
          <w:lang w:val="en-GB"/>
        </w:rPr>
        <w:fldChar w:fldCharType="end"/>
      </w:r>
      <w:r w:rsidR="006C795B" w:rsidRPr="005A1F88">
        <w:rPr>
          <w:rFonts w:ascii="Times New Roman" w:eastAsia="ＭＳ 明朝" w:hAnsi="Times New Roman" w:cs="Times New Roman"/>
          <w:sz w:val="24"/>
          <w:szCs w:val="24"/>
          <w:lang w:val="en-GB"/>
        </w:rPr>
      </w:r>
      <w:r w:rsidR="006C795B" w:rsidRPr="005A1F88">
        <w:rPr>
          <w:rFonts w:ascii="Times New Roman" w:eastAsia="ＭＳ 明朝" w:hAnsi="Times New Roman" w:cs="Times New Roman"/>
          <w:sz w:val="24"/>
          <w:szCs w:val="24"/>
          <w:lang w:val="en-GB"/>
        </w:rPr>
        <w:fldChar w:fldCharType="separate"/>
      </w:r>
      <w:r w:rsidR="004302D2" w:rsidRPr="005A1F88">
        <w:rPr>
          <w:rFonts w:ascii="Times New Roman" w:eastAsia="ＭＳ 明朝" w:hAnsi="Times New Roman" w:cs="Times New Roman"/>
          <w:noProof/>
          <w:sz w:val="24"/>
          <w:szCs w:val="24"/>
          <w:lang w:val="en-GB"/>
        </w:rPr>
        <w:t>[7, 8]</w:t>
      </w:r>
      <w:r w:rsidR="006C795B" w:rsidRPr="005A1F88">
        <w:rPr>
          <w:rFonts w:ascii="Times New Roman" w:eastAsia="ＭＳ 明朝" w:hAnsi="Times New Roman" w:cs="Times New Roman"/>
          <w:sz w:val="24"/>
          <w:szCs w:val="24"/>
          <w:lang w:val="en-GB"/>
        </w:rPr>
        <w:fldChar w:fldCharType="end"/>
      </w:r>
      <w:r w:rsidRPr="005A1F88">
        <w:rPr>
          <w:rFonts w:ascii="Times New Roman" w:eastAsia="ＭＳ 明朝" w:hAnsi="Times New Roman" w:cs="Times New Roman"/>
          <w:sz w:val="24"/>
          <w:szCs w:val="24"/>
          <w:lang w:val="en-GB"/>
        </w:rPr>
        <w:t>.</w:t>
      </w:r>
    </w:p>
    <w:p w14:paraId="5D901CF6" w14:textId="2B75A539" w:rsidR="00C819DE" w:rsidRPr="005A1F88" w:rsidRDefault="0088379A" w:rsidP="00FE2626">
      <w:pPr>
        <w:widowControl/>
        <w:spacing w:line="480" w:lineRule="auto"/>
        <w:jc w:val="left"/>
        <w:rPr>
          <w:rFonts w:ascii="Times New Roman" w:eastAsia="ＭＳ 明朝" w:hAnsi="Times New Roman" w:cs="Times New Roman"/>
          <w:sz w:val="24"/>
          <w:szCs w:val="24"/>
          <w:lang w:val="en-GB"/>
        </w:rPr>
      </w:pPr>
      <w:r w:rsidRPr="005A1F88">
        <w:rPr>
          <w:rFonts w:ascii="Times New Roman" w:eastAsia="ＭＳ 明朝" w:hAnsi="Times New Roman" w:cs="Times New Roman"/>
          <w:sz w:val="24"/>
          <w:szCs w:val="24"/>
          <w:lang w:val="en-GB"/>
        </w:rPr>
        <w:lastRenderedPageBreak/>
        <w:t xml:space="preserve">Spirometry and the measurements of the diffusing capacity of the lung for carbon monoxide based on the single-breath method were performed (FUDAC-77(r) spirometer, Fukuda Denshi, Tokyo, Japan). The measurements of spirometry included forced vital capacity. The procedures and results of PFT according to the pulmonary function test guidelines of the Japanese Respiratory Society Guidelines </w:t>
      </w:r>
      <w:r w:rsidR="006C795B" w:rsidRPr="005A1F88">
        <w:rPr>
          <w:rFonts w:ascii="Times New Roman" w:eastAsia="ＭＳ 明朝" w:hAnsi="Times New Roman" w:cs="Times New Roman"/>
          <w:sz w:val="24"/>
          <w:szCs w:val="24"/>
          <w:lang w:val="en-GB"/>
        </w:rPr>
        <w:fldChar w:fldCharType="begin"/>
      </w:r>
      <w:r w:rsidR="004302D2" w:rsidRPr="005A1F88">
        <w:rPr>
          <w:rFonts w:ascii="Times New Roman" w:eastAsia="ＭＳ 明朝" w:hAnsi="Times New Roman" w:cs="Times New Roman"/>
          <w:sz w:val="24"/>
          <w:szCs w:val="24"/>
          <w:lang w:val="en-GB"/>
        </w:rPr>
        <w:instrText xml:space="preserve"> ADDIN EN.CITE &lt;EndNote&gt;&lt;Cite ExcludeAuth="1"&gt;&lt;Year&gt;2004&lt;/Year&gt;&lt;RecNum&gt;382&lt;/RecNum&gt;&lt;DisplayText&gt;[9]&lt;/DisplayText&gt;&lt;record&gt;&lt;rec-number&gt;382&lt;/rec-number&gt;&lt;foreign-keys&gt;&lt;key app="EN" db-id="ew2s0pa0xvtd55eds28529dut9vxsad9t0t0" timestamp="1537421385"&gt;382&lt;/key&gt;&lt;/foreign-keys&gt;&lt;ref-type name="Journal Article"&gt;17&lt;/ref-type&gt;&lt;contributors&gt;&lt;/contributors&gt;&lt;titles&gt;&lt;title&gt;[Guideline of respiratory function tests--spirometry, flow-volume curve, diffusion capacity of the lung]&lt;/title&gt;&lt;secondary-title&gt;Nihon Kokyuki Gakkai Zasshi&lt;/secondary-title&gt;&lt;alt-title&gt;Nihon Kokyuki Gakkai zasshi = the journal of the Japanese Respiratory Society&lt;/alt-title&gt;&lt;/titles&gt;&lt;periodical&gt;&lt;full-title&gt;Nihon Kokyuki Gakkai Zasshi&lt;/full-title&gt;&lt;abbr-1&gt;Nihon Kokyuki Gakkai Zasshi&lt;/abbr-1&gt;&lt;abbr-2&gt;Nihon Kokyuki Gakkai Zasshi&lt;/abbr-2&gt;&lt;/periodical&gt;&lt;pages&gt;1-56&lt;/pages&gt;&lt;volume&gt;Suppl&lt;/volume&gt;&lt;edition&gt;2004/11/30&lt;/edition&gt;&lt;keywords&gt;&lt;keyword&gt;Humans&lt;/keyword&gt;&lt;keyword&gt;Lung Volume Measurements/methods&lt;/keyword&gt;&lt;keyword&gt;*Practice Guidelines as Topic/*standards&lt;/keyword&gt;&lt;keyword&gt;Pulmonary Diffusing Capacity/methods&lt;/keyword&gt;&lt;keyword&gt;Respiratory Function Tests/*standards&lt;/keyword&gt;&lt;keyword&gt;Spirometry/methods&lt;/keyword&gt;&lt;/keywords&gt;&lt;dates&gt;&lt;year&gt;2004&lt;/year&gt;&lt;pub-dates&gt;&lt;date&gt;Nov&lt;/date&gt;&lt;/pub-dates&gt;&lt;/dates&gt;&lt;isbn&gt;1343-3490 (Print)&amp;#xD;1343-3490&lt;/isbn&gt;&lt;accession-num&gt;15565748&lt;/accession-num&gt;&lt;urls&gt;&lt;/urls&gt;&lt;remote-database-provider&gt;NLM&lt;/remote-database-provider&gt;&lt;language&gt;jpn&lt;/language&gt;&lt;/record&gt;&lt;/Cite&gt;&lt;/EndNote&gt;</w:instrText>
      </w:r>
      <w:r w:rsidR="006C795B" w:rsidRPr="005A1F88">
        <w:rPr>
          <w:rFonts w:ascii="Times New Roman" w:eastAsia="ＭＳ 明朝" w:hAnsi="Times New Roman" w:cs="Times New Roman"/>
          <w:sz w:val="24"/>
          <w:szCs w:val="24"/>
          <w:lang w:val="en-GB"/>
        </w:rPr>
        <w:fldChar w:fldCharType="separate"/>
      </w:r>
      <w:r w:rsidR="004302D2" w:rsidRPr="005A1F88">
        <w:rPr>
          <w:rFonts w:ascii="Times New Roman" w:eastAsia="ＭＳ 明朝" w:hAnsi="Times New Roman" w:cs="Times New Roman"/>
          <w:noProof/>
          <w:sz w:val="24"/>
          <w:szCs w:val="24"/>
          <w:lang w:val="en-GB"/>
        </w:rPr>
        <w:t>[9]</w:t>
      </w:r>
      <w:r w:rsidR="006C795B" w:rsidRPr="005A1F88">
        <w:rPr>
          <w:rFonts w:ascii="Times New Roman" w:eastAsia="ＭＳ 明朝" w:hAnsi="Times New Roman" w:cs="Times New Roman"/>
          <w:sz w:val="24"/>
          <w:szCs w:val="24"/>
          <w:lang w:val="en-GB"/>
        </w:rPr>
        <w:fldChar w:fldCharType="end"/>
      </w:r>
      <w:r w:rsidRPr="005A1F88">
        <w:rPr>
          <w:rFonts w:ascii="Times New Roman" w:eastAsia="ＭＳ 明朝" w:hAnsi="Times New Roman" w:cs="Times New Roman"/>
          <w:sz w:val="24"/>
          <w:szCs w:val="24"/>
          <w:lang w:val="en-GB"/>
        </w:rPr>
        <w:t xml:space="preserve">, similar to those of the American Thoracic Society </w:t>
      </w:r>
      <w:r w:rsidR="006C795B" w:rsidRPr="005A1F88">
        <w:rPr>
          <w:rFonts w:ascii="Times New Roman" w:eastAsia="ＭＳ 明朝" w:hAnsi="Times New Roman" w:cs="Times New Roman"/>
          <w:sz w:val="24"/>
          <w:szCs w:val="24"/>
          <w:lang w:val="en-GB"/>
        </w:rPr>
        <w:fldChar w:fldCharType="begin">
          <w:fldData xml:space="preserve">PEVuZE5vdGU+PENpdGU+PEF1dGhvcj5DdWx2ZXI8L0F1dGhvcj48WWVhcj4yMDE3PC9ZZWFyPjxS
ZWNOdW0+MzgzPC9SZWNOdW0+PERpc3BsYXlUZXh0PlsxMF08L0Rpc3BsYXlUZXh0PjxyZWNvcmQ+
PHJlYy1udW1iZXI+MzgzPC9yZWMtbnVtYmVyPjxmb3JlaWduLWtleXM+PGtleSBhcHA9IkVOIiBk
Yi1pZD0iZXcyczBwYTB4dnRkNTVlZHMyODUyOWR1dDl2eHNhZDl0MHQwIiB0aW1lc3RhbXA9IjE1
Mzc0MjE1NzgiPjM4Mzwva2V5PjwvZm9yZWlnbi1rZXlzPjxyZWYtdHlwZSBuYW1lPSJKb3VybmFs
IEFydGljbGUiPjE3PC9yZWYtdHlwZT48Y29udHJpYnV0b3JzPjxhdXRob3JzPjxhdXRob3I+Q3Vs
dmVyLCBCLiBILjwvYXV0aG9yPjxhdXRob3I+R3JhaGFtLCBCLiBMLjwvYXV0aG9yPjxhdXRob3I+
Q29hdGVzLCBBLiBMLjwvYXV0aG9yPjxhdXRob3I+V2FuZ2VyLCBKLjwvYXV0aG9yPjxhdXRob3I+
QmVycnksIEMuIEUuPC9hdXRob3I+PGF1dGhvcj5DbGFya2UsIFAuIEsuPC9hdXRob3I+PGF1dGhv
cj5IYWxsc3RyYW5kLCBULiBTLjwvYXV0aG9yPjxhdXRob3I+SGFua2luc29uLCBKLiBMLjwvYXV0
aG9yPjxhdXRob3I+S2FtaW5za3ksIEQuIEEuPC9hdXRob3I+PGF1dGhvcj5NYWNJbnR5cmUsIE4u
IFIuPC9hdXRob3I+PGF1dGhvcj5NY0Nvcm1hY2ssIE0uIEMuPC9hdXRob3I+PGF1dGhvcj5Sb3Nl
bmZlbGQsIE0uPC9hdXRob3I+PGF1dGhvcj5TdGFub2pldmljLCBTLjwvYXV0aG9yPjxhdXRob3I+
V2VpbmVyLCBELiBKLjwvYXV0aG9yPjwvYXV0aG9ycz48L2NvbnRyaWJ1dG9ycz48dGl0bGVzPjx0
aXRsZT5SZWNvbW1lbmRhdGlvbnMgZm9yIGEgU3RhbmRhcmRpemVkIFB1bG1vbmFyeSBGdW5jdGlv
biBSZXBvcnQuIEFuIE9mZmljaWFsIEFtZXJpY2FuIFRob3JhY2ljIFNvY2lldHkgVGVjaG5pY2Fs
IFN0YXRlbWVudDwvdGl0bGU+PHNlY29uZGFyeS10aXRsZT5BbSBKIFJlc3BpciBDcml0IENhcmUg
TWVkPC9zZWNvbmRhcnktdGl0bGU+PGFsdC10aXRsZT5BbWVyaWNhbiBqb3VybmFsIG9mIHJlc3Bp
cmF0b3J5IGFuZCBjcml0aWNhbCBjYXJlIG1lZGljaW5lPC9hbHQtdGl0bGU+PC90aXRsZXM+PHBl
cmlvZGljYWw+PGZ1bGwtdGl0bGU+QW1lcmljYW4gSm91cm5hbCBvZiBSZXNwaXJhdG9yeSBhbmQg
Q3JpdGljYWwgQ2FyZSBNZWRpY2luZTwvZnVsbC10aXRsZT48YWJici0xPkFtLiBKLiBSZXNwaXIu
IENyaXQuIENhcmUgTWVkLjwvYWJici0xPjxhYmJyLTI+QW0gSiBSZXNwaXIgQ3JpdCBDYXJlIE1l
ZDwvYWJici0yPjxhYmJyLTM+QW1lcmljYW4gSm91cm5hbCBvZiBSZXNwaXJhdG9yeSAmYW1wOyBD
cml0aWNhbCBDYXJlIE1lZGljaW5lPC9hYmJyLTM+PC9wZXJpb2RpY2FsPjxhbHQtcGVyaW9kaWNh
bD48ZnVsbC10aXRsZT5BbWVyaWNhbiBKb3VybmFsIG9mIFJlc3BpcmF0b3J5IGFuZCBDcml0aWNh
bCBDYXJlIE1lZGljaW5lPC9mdWxsLXRpdGxlPjxhYmJyLTE+QW0uIEouIFJlc3Bpci4gQ3JpdC4g
Q2FyZSBNZWQuPC9hYmJyLTE+PGFiYnItMj5BbSBKIFJlc3BpciBDcml0IENhcmUgTWVkPC9hYmJy
LTI+PGFiYnItMz5BbWVyaWNhbiBKb3VybmFsIG9mIFJlc3BpcmF0b3J5ICZhbXA7IENyaXRpY2Fs
IENhcmUgTWVkaWNpbmU8L2FiYnItMz48L2FsdC1wZXJpb2RpY2FsPjxwYWdlcz4xNDYzLTE0NzI8
L3BhZ2VzPjx2b2x1bWU+MTk2PC92b2x1bWU+PG51bWJlcj4xMTwvbnVtYmVyPjxlZGl0aW9uPjIw
MTcvMTIvMDI8L2VkaXRpb24+PGtleXdvcmRzPjxrZXl3b3JkPkFkdmlzb3J5IENvbW1pdHRlZXM8
L2tleXdvcmQ+PGtleXdvcmQ+SHVtYW5zPC9rZXl3b3JkPjxrZXl3b3JkPkx1bmcvKnBoeXNpb3Bh
dGhvbG9neTwva2V5d29yZD48a2V5d29yZD5SZXNlYXJjaCBEZXNpZ24vKnN0YW5kYXJkczwva2V5
d29yZD48a2V5d29yZD5SZXNwaXJhdG9yeSBGdW5jdGlvbiBUZXN0cy8qc3RhbmRhcmRzPC9rZXl3
b3JkPjxrZXl3b3JkPlNvY2lldGllcywgTWVkaWNhbDwva2V5d29yZD48a2V5d29yZD5Vbml0ZWQg
U3RhdGVzPC9rZXl3b3JkPjxrZXl3b3JkPipwdWxtb25hcnkgZnVuY3Rpb24gcXVhbGl0eSBncmFk
aW5nPC9rZXl3b3JkPjxrZXl3b3JkPipwdWxtb25hcnkgZnVuY3Rpb24gdGVzdGluZzwva2V5d29y
ZD48a2V5d29yZD4qcmVmZXJlbmNlIGVxdWF0aW9uczwva2V5d29yZD48a2V5d29yZD4qcmVwb3J0
aW5nIHNwaXJvbWV0cnk8L2tleXdvcmQ+PC9rZXl3b3Jkcz48ZGF0ZXM+PHllYXI+MjAxNzwveWVh
cj48cHViLWRhdGVzPjxkYXRlPkRlYyAxPC9kYXRlPjwvcHViLWRhdGVzPjwvZGF0ZXM+PGlzYm4+
MTA3My00NDl4PC9pc2JuPjxhY2Nlc3Npb24tbnVtPjI5MTkyODM1PC9hY2Nlc3Npb24tbnVtPjx1
cmxzPjwvdXJscz48ZWxlY3Ryb25pYy1yZXNvdXJjZS1udW0+MTAuMTE2NC9yY2NtLjIwMTcxMC0x
OTgxU1Q8L2VsZWN0cm9uaWMtcmVzb3VyY2UtbnVtPjxyZW1vdGUtZGF0YWJhc2UtcHJvdmlkZXI+
TkxNPC9yZW1vdGUtZGF0YWJhc2UtcHJvdmlkZXI+PGxhbmd1YWdlPmVuZzwvbGFuZ3VhZ2U+PC9y
ZWNvcmQ+PC9DaXRlPjwvRW5kTm90ZT4A
</w:fldData>
        </w:fldChar>
      </w:r>
      <w:r w:rsidR="004302D2" w:rsidRPr="005A1F88">
        <w:rPr>
          <w:rFonts w:ascii="Times New Roman" w:eastAsia="ＭＳ 明朝" w:hAnsi="Times New Roman" w:cs="Times New Roman"/>
          <w:sz w:val="24"/>
          <w:szCs w:val="24"/>
          <w:lang w:val="en-GB"/>
        </w:rPr>
        <w:instrText xml:space="preserve"> ADDIN EN.CITE </w:instrText>
      </w:r>
      <w:r w:rsidR="004302D2" w:rsidRPr="005A1F88">
        <w:rPr>
          <w:rFonts w:ascii="Times New Roman" w:eastAsia="ＭＳ 明朝" w:hAnsi="Times New Roman" w:cs="Times New Roman"/>
          <w:sz w:val="24"/>
          <w:szCs w:val="24"/>
          <w:lang w:val="en-GB"/>
        </w:rPr>
        <w:fldChar w:fldCharType="begin">
          <w:fldData xml:space="preserve">PEVuZE5vdGU+PENpdGU+PEF1dGhvcj5DdWx2ZXI8L0F1dGhvcj48WWVhcj4yMDE3PC9ZZWFyPjxS
ZWNOdW0+MzgzPC9SZWNOdW0+PERpc3BsYXlUZXh0PlsxMF08L0Rpc3BsYXlUZXh0PjxyZWNvcmQ+
PHJlYy1udW1iZXI+MzgzPC9yZWMtbnVtYmVyPjxmb3JlaWduLWtleXM+PGtleSBhcHA9IkVOIiBk
Yi1pZD0iZXcyczBwYTB4dnRkNTVlZHMyODUyOWR1dDl2eHNhZDl0MHQwIiB0aW1lc3RhbXA9IjE1
Mzc0MjE1NzgiPjM4Mzwva2V5PjwvZm9yZWlnbi1rZXlzPjxyZWYtdHlwZSBuYW1lPSJKb3VybmFs
IEFydGljbGUiPjE3PC9yZWYtdHlwZT48Y29udHJpYnV0b3JzPjxhdXRob3JzPjxhdXRob3I+Q3Vs
dmVyLCBCLiBILjwvYXV0aG9yPjxhdXRob3I+R3JhaGFtLCBCLiBMLjwvYXV0aG9yPjxhdXRob3I+
Q29hdGVzLCBBLiBMLjwvYXV0aG9yPjxhdXRob3I+V2FuZ2VyLCBKLjwvYXV0aG9yPjxhdXRob3I+
QmVycnksIEMuIEUuPC9hdXRob3I+PGF1dGhvcj5DbGFya2UsIFAuIEsuPC9hdXRob3I+PGF1dGhv
cj5IYWxsc3RyYW5kLCBULiBTLjwvYXV0aG9yPjxhdXRob3I+SGFua2luc29uLCBKLiBMLjwvYXV0
aG9yPjxhdXRob3I+S2FtaW5za3ksIEQuIEEuPC9hdXRob3I+PGF1dGhvcj5NYWNJbnR5cmUsIE4u
IFIuPC9hdXRob3I+PGF1dGhvcj5NY0Nvcm1hY2ssIE0uIEMuPC9hdXRob3I+PGF1dGhvcj5Sb3Nl
bmZlbGQsIE0uPC9hdXRob3I+PGF1dGhvcj5TdGFub2pldmljLCBTLjwvYXV0aG9yPjxhdXRob3I+
V2VpbmVyLCBELiBKLjwvYXV0aG9yPjwvYXV0aG9ycz48L2NvbnRyaWJ1dG9ycz48dGl0bGVzPjx0
aXRsZT5SZWNvbW1lbmRhdGlvbnMgZm9yIGEgU3RhbmRhcmRpemVkIFB1bG1vbmFyeSBGdW5jdGlv
biBSZXBvcnQuIEFuIE9mZmljaWFsIEFtZXJpY2FuIFRob3JhY2ljIFNvY2lldHkgVGVjaG5pY2Fs
IFN0YXRlbWVudDwvdGl0bGU+PHNlY29uZGFyeS10aXRsZT5BbSBKIFJlc3BpciBDcml0IENhcmUg
TWVkPC9zZWNvbmRhcnktdGl0bGU+PGFsdC10aXRsZT5BbWVyaWNhbiBqb3VybmFsIG9mIHJlc3Bp
cmF0b3J5IGFuZCBjcml0aWNhbCBjYXJlIG1lZGljaW5lPC9hbHQtdGl0bGU+PC90aXRsZXM+PHBl
cmlvZGljYWw+PGZ1bGwtdGl0bGU+QW1lcmljYW4gSm91cm5hbCBvZiBSZXNwaXJhdG9yeSBhbmQg
Q3JpdGljYWwgQ2FyZSBNZWRpY2luZTwvZnVsbC10aXRsZT48YWJici0xPkFtLiBKLiBSZXNwaXIu
IENyaXQuIENhcmUgTWVkLjwvYWJici0xPjxhYmJyLTI+QW0gSiBSZXNwaXIgQ3JpdCBDYXJlIE1l
ZDwvYWJici0yPjxhYmJyLTM+QW1lcmljYW4gSm91cm5hbCBvZiBSZXNwaXJhdG9yeSAmYW1wOyBD
cml0aWNhbCBDYXJlIE1lZGljaW5lPC9hYmJyLTM+PC9wZXJpb2RpY2FsPjxhbHQtcGVyaW9kaWNh
bD48ZnVsbC10aXRsZT5BbWVyaWNhbiBKb3VybmFsIG9mIFJlc3BpcmF0b3J5IGFuZCBDcml0aWNh
bCBDYXJlIE1lZGljaW5lPC9mdWxsLXRpdGxlPjxhYmJyLTE+QW0uIEouIFJlc3Bpci4gQ3JpdC4g
Q2FyZSBNZWQuPC9hYmJyLTE+PGFiYnItMj5BbSBKIFJlc3BpciBDcml0IENhcmUgTWVkPC9hYmJy
LTI+PGFiYnItMz5BbWVyaWNhbiBKb3VybmFsIG9mIFJlc3BpcmF0b3J5ICZhbXA7IENyaXRpY2Fs
IENhcmUgTWVkaWNpbmU8L2FiYnItMz48L2FsdC1wZXJpb2RpY2FsPjxwYWdlcz4xNDYzLTE0NzI8
L3BhZ2VzPjx2b2x1bWU+MTk2PC92b2x1bWU+PG51bWJlcj4xMTwvbnVtYmVyPjxlZGl0aW9uPjIw
MTcvMTIvMDI8L2VkaXRpb24+PGtleXdvcmRzPjxrZXl3b3JkPkFkdmlzb3J5IENvbW1pdHRlZXM8
L2tleXdvcmQ+PGtleXdvcmQ+SHVtYW5zPC9rZXl3b3JkPjxrZXl3b3JkPkx1bmcvKnBoeXNpb3Bh
dGhvbG9neTwva2V5d29yZD48a2V5d29yZD5SZXNlYXJjaCBEZXNpZ24vKnN0YW5kYXJkczwva2V5
d29yZD48a2V5d29yZD5SZXNwaXJhdG9yeSBGdW5jdGlvbiBUZXN0cy8qc3RhbmRhcmRzPC9rZXl3
b3JkPjxrZXl3b3JkPlNvY2lldGllcywgTWVkaWNhbDwva2V5d29yZD48a2V5d29yZD5Vbml0ZWQg
U3RhdGVzPC9rZXl3b3JkPjxrZXl3b3JkPipwdWxtb25hcnkgZnVuY3Rpb24gcXVhbGl0eSBncmFk
aW5nPC9rZXl3b3JkPjxrZXl3b3JkPipwdWxtb25hcnkgZnVuY3Rpb24gdGVzdGluZzwva2V5d29y
ZD48a2V5d29yZD4qcmVmZXJlbmNlIGVxdWF0aW9uczwva2V5d29yZD48a2V5d29yZD4qcmVwb3J0
aW5nIHNwaXJvbWV0cnk8L2tleXdvcmQ+PC9rZXl3b3Jkcz48ZGF0ZXM+PHllYXI+MjAxNzwveWVh
cj48cHViLWRhdGVzPjxkYXRlPkRlYyAxPC9kYXRlPjwvcHViLWRhdGVzPjwvZGF0ZXM+PGlzYm4+
MTA3My00NDl4PC9pc2JuPjxhY2Nlc3Npb24tbnVtPjI5MTkyODM1PC9hY2Nlc3Npb24tbnVtPjx1
cmxzPjwvdXJscz48ZWxlY3Ryb25pYy1yZXNvdXJjZS1udW0+MTAuMTE2NC9yY2NtLjIwMTcxMC0x
OTgxU1Q8L2VsZWN0cm9uaWMtcmVzb3VyY2UtbnVtPjxyZW1vdGUtZGF0YWJhc2UtcHJvdmlkZXI+
TkxNPC9yZW1vdGUtZGF0YWJhc2UtcHJvdmlkZXI+PGxhbmd1YWdlPmVuZzwvbGFuZ3VhZ2U+PC9y
ZWNvcmQ+PC9DaXRlPjwvRW5kTm90ZT4A
</w:fldData>
        </w:fldChar>
      </w:r>
      <w:r w:rsidR="004302D2" w:rsidRPr="005A1F88">
        <w:rPr>
          <w:rFonts w:ascii="Times New Roman" w:eastAsia="ＭＳ 明朝" w:hAnsi="Times New Roman" w:cs="Times New Roman"/>
          <w:sz w:val="24"/>
          <w:szCs w:val="24"/>
          <w:lang w:val="en-GB"/>
        </w:rPr>
        <w:instrText xml:space="preserve"> ADDIN EN.CITE.DATA </w:instrText>
      </w:r>
      <w:r w:rsidR="004302D2" w:rsidRPr="005A1F88">
        <w:rPr>
          <w:rFonts w:ascii="Times New Roman" w:eastAsia="ＭＳ 明朝" w:hAnsi="Times New Roman" w:cs="Times New Roman"/>
          <w:sz w:val="24"/>
          <w:szCs w:val="24"/>
          <w:lang w:val="en-GB"/>
        </w:rPr>
      </w:r>
      <w:r w:rsidR="004302D2" w:rsidRPr="005A1F88">
        <w:rPr>
          <w:rFonts w:ascii="Times New Roman" w:eastAsia="ＭＳ 明朝" w:hAnsi="Times New Roman" w:cs="Times New Roman"/>
          <w:sz w:val="24"/>
          <w:szCs w:val="24"/>
          <w:lang w:val="en-GB"/>
        </w:rPr>
        <w:fldChar w:fldCharType="end"/>
      </w:r>
      <w:r w:rsidR="006C795B" w:rsidRPr="005A1F88">
        <w:rPr>
          <w:rFonts w:ascii="Times New Roman" w:eastAsia="ＭＳ 明朝" w:hAnsi="Times New Roman" w:cs="Times New Roman"/>
          <w:sz w:val="24"/>
          <w:szCs w:val="24"/>
          <w:lang w:val="en-GB"/>
        </w:rPr>
      </w:r>
      <w:r w:rsidR="006C795B" w:rsidRPr="005A1F88">
        <w:rPr>
          <w:rFonts w:ascii="Times New Roman" w:eastAsia="ＭＳ 明朝" w:hAnsi="Times New Roman" w:cs="Times New Roman"/>
          <w:sz w:val="24"/>
          <w:szCs w:val="24"/>
          <w:lang w:val="en-GB"/>
        </w:rPr>
        <w:fldChar w:fldCharType="separate"/>
      </w:r>
      <w:r w:rsidR="004302D2" w:rsidRPr="005A1F88">
        <w:rPr>
          <w:rFonts w:ascii="Times New Roman" w:eastAsia="ＭＳ 明朝" w:hAnsi="Times New Roman" w:cs="Times New Roman"/>
          <w:noProof/>
          <w:sz w:val="24"/>
          <w:szCs w:val="24"/>
          <w:lang w:val="en-GB"/>
        </w:rPr>
        <w:t>[10]</w:t>
      </w:r>
      <w:r w:rsidR="006C795B" w:rsidRPr="005A1F88">
        <w:rPr>
          <w:rFonts w:ascii="Times New Roman" w:eastAsia="ＭＳ 明朝" w:hAnsi="Times New Roman" w:cs="Times New Roman"/>
          <w:sz w:val="24"/>
          <w:szCs w:val="24"/>
          <w:lang w:val="en-GB"/>
        </w:rPr>
        <w:fldChar w:fldCharType="end"/>
      </w:r>
      <w:r w:rsidRPr="005A1F88">
        <w:rPr>
          <w:rFonts w:ascii="Times New Roman" w:eastAsia="ＭＳ 明朝" w:hAnsi="Times New Roman" w:cs="Times New Roman"/>
          <w:sz w:val="24"/>
          <w:szCs w:val="24"/>
          <w:lang w:val="en-GB"/>
        </w:rPr>
        <w:t>.</w:t>
      </w:r>
    </w:p>
    <w:p w14:paraId="1D9E88BA" w14:textId="77777777" w:rsidR="00C819DE" w:rsidRPr="005A1F88" w:rsidRDefault="00C819DE" w:rsidP="00FE2626">
      <w:pPr>
        <w:widowControl/>
        <w:spacing w:line="480" w:lineRule="auto"/>
        <w:jc w:val="left"/>
        <w:rPr>
          <w:rFonts w:ascii="Times New Roman" w:eastAsia="ＭＳ 明朝" w:hAnsi="Times New Roman" w:cs="Times New Roman"/>
          <w:b/>
          <w:bCs/>
          <w:sz w:val="24"/>
          <w:szCs w:val="24"/>
          <w:shd w:val="clear" w:color="auto" w:fill="FFFFFF"/>
          <w:lang w:val="en-GB"/>
        </w:rPr>
      </w:pPr>
    </w:p>
    <w:p w14:paraId="65F01605" w14:textId="77777777" w:rsidR="00C819DE" w:rsidRPr="005A1F88" w:rsidRDefault="00C819DE" w:rsidP="00C819DE">
      <w:pPr>
        <w:spacing w:line="520" w:lineRule="exact"/>
        <w:outlineLvl w:val="0"/>
        <w:rPr>
          <w:rFonts w:ascii="Times New Roman" w:eastAsia="ＭＳ 明朝" w:hAnsi="Times New Roman" w:cs="Times New Roman"/>
          <w:b/>
          <w:sz w:val="24"/>
          <w:szCs w:val="24"/>
          <w:lang w:val="en-GB"/>
        </w:rPr>
      </w:pPr>
      <w:r w:rsidRPr="005A1F88">
        <w:rPr>
          <w:rFonts w:ascii="Times New Roman" w:eastAsia="ＭＳ 明朝" w:hAnsi="Times New Roman" w:cs="Times New Roman"/>
          <w:b/>
          <w:sz w:val="24"/>
          <w:szCs w:val="24"/>
          <w:lang w:val="en-GB"/>
        </w:rPr>
        <w:t>Statistical analysis</w:t>
      </w:r>
    </w:p>
    <w:p w14:paraId="5FB48D44" w14:textId="32381E01" w:rsidR="00C819DE" w:rsidRPr="005A1F88" w:rsidRDefault="00741BF8" w:rsidP="00FE2626">
      <w:pPr>
        <w:widowControl/>
        <w:spacing w:line="480" w:lineRule="auto"/>
        <w:jc w:val="left"/>
        <w:rPr>
          <w:rFonts w:ascii="Times New Roman" w:eastAsia="ＭＳ 明朝" w:hAnsi="Times New Roman" w:cs="Times New Roman"/>
          <w:bCs/>
          <w:sz w:val="24"/>
          <w:szCs w:val="24"/>
          <w:shd w:val="clear" w:color="auto" w:fill="FFFFFF"/>
          <w:lang w:val="en-GB"/>
        </w:rPr>
      </w:pPr>
      <w:r w:rsidRPr="005A1F88">
        <w:rPr>
          <w:rFonts w:ascii="Times New Roman" w:eastAsia="ＭＳ 明朝" w:hAnsi="Times New Roman" w:cs="Times New Roman"/>
          <w:bCs/>
          <w:sz w:val="24"/>
          <w:szCs w:val="24"/>
          <w:shd w:val="clear" w:color="auto" w:fill="FFFFFF"/>
          <w:lang w:val="en-GB"/>
        </w:rPr>
        <w:t xml:space="preserve">In univariate and multivariate Cox proportional logistic regression analysis, categorical variables including even no patients were excluded for the problem of separation. </w:t>
      </w:r>
      <w:r w:rsidR="004028FD" w:rsidRPr="005A1F88">
        <w:rPr>
          <w:rFonts w:ascii="Times New Roman" w:eastAsia="ＭＳ 明朝" w:hAnsi="Times New Roman" w:cs="Times New Roman"/>
          <w:bCs/>
          <w:sz w:val="24"/>
          <w:szCs w:val="24"/>
          <w:shd w:val="clear" w:color="auto" w:fill="FFFFFF"/>
          <w:lang w:val="en-GB"/>
        </w:rPr>
        <w:t xml:space="preserve">For univariate analysis, the factors of laboratory test, RHC and CMR analysis, PA stiffness metrics and PA-RV coupling metrics significantly associated with mortality due to PH from comparison between PH survivors and non-survivors were used. Associated demographics parameters including age, sex, PH classification (PAH vs. non-PAH), underlying disorder (SSc vs. non-SSc), ILD concomitance, were entered separately into the model. </w:t>
      </w:r>
      <w:r w:rsidR="00415792" w:rsidRPr="005A1F88">
        <w:rPr>
          <w:rFonts w:ascii="Times New Roman" w:eastAsia="ＭＳ 明朝" w:hAnsi="Times New Roman" w:cs="Times New Roman"/>
          <w:bCs/>
          <w:sz w:val="24"/>
          <w:szCs w:val="24"/>
          <w:shd w:val="clear" w:color="auto" w:fill="FFFFFF"/>
          <w:lang w:val="en-GB"/>
        </w:rPr>
        <w:t>W</w:t>
      </w:r>
      <w:r w:rsidR="004028FD" w:rsidRPr="005A1F88">
        <w:rPr>
          <w:rFonts w:ascii="Times New Roman" w:eastAsia="ＭＳ 明朝" w:hAnsi="Times New Roman" w:cs="Times New Roman"/>
          <w:bCs/>
          <w:sz w:val="24"/>
          <w:szCs w:val="24"/>
          <w:shd w:val="clear" w:color="auto" w:fill="FFFFFF"/>
          <w:lang w:val="en-GB"/>
        </w:rPr>
        <w:t xml:space="preserve">e used propensity score adjustment for each of the above risk factors, as previously described </w:t>
      </w:r>
      <w:r w:rsidR="006C795B" w:rsidRPr="005A1F88">
        <w:rPr>
          <w:rFonts w:ascii="Times New Roman" w:eastAsia="ＭＳ 明朝" w:hAnsi="Times New Roman" w:cs="Times New Roman"/>
          <w:bCs/>
          <w:sz w:val="24"/>
          <w:szCs w:val="24"/>
          <w:shd w:val="clear" w:color="auto" w:fill="FFFFFF"/>
          <w:lang w:val="en-GB"/>
        </w:rPr>
        <w:fldChar w:fldCharType="begin">
          <w:fldData xml:space="preserve">PEVuZE5vdGU+PENpdGU+PEF1dGhvcj5QYXR0ZXJzb248L0F1dGhvcj48WWVhcj4yMDE2PC9ZZWFy
PjxSZWNOdW0+Mzg0PC9SZWNOdW0+PERpc3BsYXlUZXh0PlsxMV08L0Rpc3BsYXlUZXh0PjxyZWNv
cmQ+PHJlYy1udW1iZXI+Mzg0PC9yZWMtbnVtYmVyPjxmb3JlaWduLWtleXM+PGtleSBhcHA9IkVO
IiBkYi1pZD0iZXcyczBwYTB4dnRkNTVlZHMyODUyOWR1dDl2eHNhZDl0MHQwIiB0aW1lc3RhbXA9
IjE1NDMzNzk4MDMiPjM4NDwva2V5PjwvZm9yZWlnbi1rZXlzPjxyZWYtdHlwZSBuYW1lPSJKb3Vy
bmFsIEFydGljbGUiPjE3PC9yZWYtdHlwZT48Y29udHJpYnV0b3JzPjxhdXRob3JzPjxhdXRob3I+
UGF0dGVyc29uLCBKLiBBLjwvYXV0aG9yPjxhdXRob3I+U3R1YXJ0LCBFLiBBLjwvYXV0aG9yPjxh
dXRob3I+Rm9yZCwgSi4gQi48L2F1dGhvcj48L2F1dGhvcnM+PC9jb250cmlidXRvcnM+PGF1dGgt
YWRkcmVzcz5DbGluaWNhbCBhbmQgUG9wdWxhdGlvbiBQZXJpbmF0YWwgSGVhbHRoIFJlc2VhcmNo
LCBLb2xsaW5nIEluc3RpdHV0ZSwgTm9ydGhlcm4gU3lkbmV5IExvY2FsIEhlYWx0aCBEaXN0cmlj
dCwgU3QgTGVvbmFyZHMsIE5TVywgMjA2NSwgQXVzdHJhbGlhLiBqaWxsaWFuLnBhdHRlcnNvbkBz
eWRuZXkuZWR1LmF1LiYjeEQ7U3lkbmV5IE1lZGljYWwgU2Nob29sIE5vcnRoZXJuLCBVbml2ZXJz
aXR5IG9mIFN5ZG5leSwgU3lkbmV5LCBBdXN0cmFsaWEuIGppbGxpYW4ucGF0dGVyc29uQHN5ZG5l
eS5lZHUuYXUuJiN4RDtEZXBhcnRtZW50IG9mIE1lbnRhbCBIZWFsdGgsIERlcGFydG1lbnQgb2Yg
Qmlvc3RhdGlzdGljcywgRGVwYXJ0bWVudCBvZiBIZWFsdGggUG9saWN5IGFuZCBNYW5hZ2VtZW50
LCBKb2hucyBIb3BraW5zIEJsb29tYmVyZyBTY2hvb2wgb2YgUHVibGljIEhlYWx0aCwgQmFsdGlt
b3JlLCBNRCwgVVNBLiYjeEQ7Q2xpbmljYWwgYW5kIFBvcHVsYXRpb24gUGVyaW5hdGFsIEhlYWx0
aCBSZXNlYXJjaCwgS29sbGluZyBJbnN0aXR1dGUsIE5vcnRoZXJuIFN5ZG5leSBMb2NhbCBIZWFs
dGggRGlzdHJpY3QsIFN0IExlb25hcmRzLCBOU1csIDIwNjUsIEF1c3RyYWxpYS4mI3hEO1N5ZG5l
eSBNZWRpY2FsIFNjaG9vbCBOb3J0aGVybiwgVW5pdmVyc2l0eSBvZiBTeWRuZXksIFN5ZG5leSwg
QXVzdHJhbGlhLjwvYXV0aC1hZGRyZXNzPjx0aXRsZXM+PHRpdGxlPlVzZSBvZiBwcm9wZW5zaXR5
IHNjb3JlIG1ldGhvZHMgdG8gYWRkcmVzcyBhZHZlcnNlIGV2ZW50cyBhc3NvY2lhdGVkIHdpdGgg
dGhlIHN0b3JhZ2UgdGltZSBvZiBibG9vZCBpbiBhbiBvYnN0ZXRyaWMgcG9wdWxhdGlvbjogYSBj
b21wYXJpc29uIG9mIG1ldGhvZHM8L3RpdGxlPjxzZWNvbmRhcnktdGl0bGU+Qk1DIFJlcyBOb3Rl
czwvc2Vjb25kYXJ5LXRpdGxlPjxhbHQtdGl0bGU+Qk1DIHJlc2VhcmNoIG5vdGVzPC9hbHQtdGl0
bGU+PC90aXRsZXM+PHBlcmlvZGljYWw+PGZ1bGwtdGl0bGU+Qk1DIFJlc2VhcmNoIE5vdGVzPC9m
dWxsLXRpdGxlPjxhYmJyLTE+Qk1DIFJlcy4gTm90ZXM8L2FiYnItMT48YWJici0yPkJNQyBSZXMg
Tm90ZXM8L2FiYnItMj48L3BlcmlvZGljYWw+PGFsdC1wZXJpb2RpY2FsPjxmdWxsLXRpdGxlPkJN
QyBSZXNlYXJjaCBOb3RlczwvZnVsbC10aXRsZT48YWJici0xPkJNQyBSZXMuIE5vdGVzPC9hYmJy
LTE+PGFiYnItMj5CTUMgUmVzIE5vdGVzPC9hYmJyLTI+PC9hbHQtcGVyaW9kaWNhbD48cGFnZXM+
MzY3PC9wYWdlcz48dm9sdW1lPjk8L3ZvbHVtZT48ZWRpdGlvbj4yMDE2LzA3LzI4PC9lZGl0aW9u
PjxrZXl3b3Jkcz48a2V5d29yZD5BZHVsdDwva2V5d29yZD48a2V5d29yZD5CcmFpbiBFZGVtYS8q
ZGlhZ25vc2lzL2V0aW9sb2d5L3BhdGhvbG9neTwva2V5d29yZD48a2V5d29yZD5DcnlvcHJlc2Vy
dmF0aW9uPC9rZXl3b3JkPjxrZXl3b3JkPkRlbGl2ZXJ5LCBPYnN0ZXRyaWM8L2tleXdvcmQ+PGtl
eXdvcmQ+RmVtYWxlPC9rZXl3b3JkPjxrZXl3b3JkPkhlYXJ0IEFycmVzdC8qZGlhZ25vc2lzL2V0
aW9sb2d5L3BhdGhvbG9neTwva2V5d29yZD48a2V5d29yZD5IdW1hbnM8L2tleXdvcmQ+PGtleXdv
cmQ+TG9naXN0aWMgTW9kZWxzPC9rZXl3b3JkPjxrZXl3b3JkPlBhdGllbnQgUmVhZG1pc3Npb24v
c3RhdGlzdGljcyAmYW1wOyBudW1lcmljYWwgZGF0YTwva2V5d29yZD48a2V5d29yZD5Qb3N0cGFy
dHVtIEhlbW9ycmhhZ2UvcGF0aG9sb2d5L3RoZXJhcHk8L2tleXdvcmQ+PGtleXdvcmQ+UHJlZ25h
bmN5PC9rZXl3b3JkPjxrZXl3b3JkPipQcm9wZW5zaXR5IFNjb3JlPC9rZXl3b3JkPjxrZXl3b3Jk
PlNlcHNpcy8qZGlhZ25vc2lzL2V0aW9sb2d5L3BhdGhvbG9neTwva2V5d29yZD48a2V5d29yZD5U
aHJvbWJvZW1ib2xpc20vKmRpYWdub3Npcy9ldGlvbG9neS9wYXRob2xvZ3k8L2tleXdvcmQ+PGtl
eXdvcmQ+VGltZSBGYWN0b3JzPC9rZXl3b3JkPjxrZXl3b3JkPipUcmFuc2Z1c2lvbiBSZWFjdGlv
bjwva2V5d29yZD48a2V5d29yZD5CbG9vZCB0cmFuc2Z1c2lvbjwva2V5d29yZD48a2V5d29yZD5P
YnNlcnZhdGlvbmFsIHN0dWR5PC9rZXl3b3JkPjxrZXl3b3JkPk9ic3RldHJpY3M8L2tleXdvcmQ+
PGtleXdvcmQ+UHJvcGVuc2l0eSBzY29yZSBtZXRob2RzPC9rZXl3b3JkPjwva2V5d29yZHM+PGRh
dGVzPjx5ZWFyPjIwMTY8L3llYXI+PHB1Yi1kYXRlcz48ZGF0ZT5KdWwgMjY8L2RhdGU+PC9wdWIt
ZGF0ZXM+PC9kYXRlcz48aXNibj4xNzU2LTA1MDA8L2lzYm4+PGFjY2Vzc2lvbi1udW0+Mjc0NjEx
MTg8L2FjY2Vzc2lvbi1udW0+PHVybHM+PC91cmxzPjxjdXN0b20yPlBNQzQ5NjI0ODg8L2N1c3Rv
bTI+PGVsZWN0cm9uaWMtcmVzb3VyY2UtbnVtPjEwLjExODYvczEzMTA0LTAxNi0yMTY5LTE8L2Vs
ZWN0cm9uaWMtcmVzb3VyY2UtbnVtPjxyZW1vdGUtZGF0YWJhc2UtcHJvdmlkZXI+TkxNPC9yZW1v
dGUtZGF0YWJhc2UtcHJvdmlkZXI+PGxhbmd1YWdlPmVuZzwvbGFuZ3VhZ2U+PC9yZWNvcmQ+PC9D
aXRlPjwvRW5kTm90ZT5=
</w:fldData>
        </w:fldChar>
      </w:r>
      <w:r w:rsidR="004302D2" w:rsidRPr="005A1F88">
        <w:rPr>
          <w:rFonts w:ascii="Times New Roman" w:eastAsia="ＭＳ 明朝" w:hAnsi="Times New Roman" w:cs="Times New Roman"/>
          <w:bCs/>
          <w:sz w:val="24"/>
          <w:szCs w:val="24"/>
          <w:shd w:val="clear" w:color="auto" w:fill="FFFFFF"/>
          <w:lang w:val="en-GB"/>
        </w:rPr>
        <w:instrText xml:space="preserve"> ADDIN EN.CITE </w:instrText>
      </w:r>
      <w:r w:rsidR="004302D2" w:rsidRPr="005A1F88">
        <w:rPr>
          <w:rFonts w:ascii="Times New Roman" w:eastAsia="ＭＳ 明朝" w:hAnsi="Times New Roman" w:cs="Times New Roman"/>
          <w:bCs/>
          <w:sz w:val="24"/>
          <w:szCs w:val="24"/>
          <w:shd w:val="clear" w:color="auto" w:fill="FFFFFF"/>
          <w:lang w:val="en-GB"/>
        </w:rPr>
        <w:fldChar w:fldCharType="begin">
          <w:fldData xml:space="preserve">PEVuZE5vdGU+PENpdGU+PEF1dGhvcj5QYXR0ZXJzb248L0F1dGhvcj48WWVhcj4yMDE2PC9ZZWFy
PjxSZWNOdW0+Mzg0PC9SZWNOdW0+PERpc3BsYXlUZXh0PlsxMV08L0Rpc3BsYXlUZXh0PjxyZWNv
cmQ+PHJlYy1udW1iZXI+Mzg0PC9yZWMtbnVtYmVyPjxmb3JlaWduLWtleXM+PGtleSBhcHA9IkVO
IiBkYi1pZD0iZXcyczBwYTB4dnRkNTVlZHMyODUyOWR1dDl2eHNhZDl0MHQwIiB0aW1lc3RhbXA9
IjE1NDMzNzk4MDMiPjM4NDwva2V5PjwvZm9yZWlnbi1rZXlzPjxyZWYtdHlwZSBuYW1lPSJKb3Vy
bmFsIEFydGljbGUiPjE3PC9yZWYtdHlwZT48Y29udHJpYnV0b3JzPjxhdXRob3JzPjxhdXRob3I+
UGF0dGVyc29uLCBKLiBBLjwvYXV0aG9yPjxhdXRob3I+U3R1YXJ0LCBFLiBBLjwvYXV0aG9yPjxh
dXRob3I+Rm9yZCwgSi4gQi48L2F1dGhvcj48L2F1dGhvcnM+PC9jb250cmlidXRvcnM+PGF1dGgt
YWRkcmVzcz5DbGluaWNhbCBhbmQgUG9wdWxhdGlvbiBQZXJpbmF0YWwgSGVhbHRoIFJlc2VhcmNo
LCBLb2xsaW5nIEluc3RpdHV0ZSwgTm9ydGhlcm4gU3lkbmV5IExvY2FsIEhlYWx0aCBEaXN0cmlj
dCwgU3QgTGVvbmFyZHMsIE5TVywgMjA2NSwgQXVzdHJhbGlhLiBqaWxsaWFuLnBhdHRlcnNvbkBz
eWRuZXkuZWR1LmF1LiYjeEQ7U3lkbmV5IE1lZGljYWwgU2Nob29sIE5vcnRoZXJuLCBVbml2ZXJz
aXR5IG9mIFN5ZG5leSwgU3lkbmV5LCBBdXN0cmFsaWEuIGppbGxpYW4ucGF0dGVyc29uQHN5ZG5l
eS5lZHUuYXUuJiN4RDtEZXBhcnRtZW50IG9mIE1lbnRhbCBIZWFsdGgsIERlcGFydG1lbnQgb2Yg
Qmlvc3RhdGlzdGljcywgRGVwYXJ0bWVudCBvZiBIZWFsdGggUG9saWN5IGFuZCBNYW5hZ2VtZW50
LCBKb2hucyBIb3BraW5zIEJsb29tYmVyZyBTY2hvb2wgb2YgUHVibGljIEhlYWx0aCwgQmFsdGlt
b3JlLCBNRCwgVVNBLiYjeEQ7Q2xpbmljYWwgYW5kIFBvcHVsYXRpb24gUGVyaW5hdGFsIEhlYWx0
aCBSZXNlYXJjaCwgS29sbGluZyBJbnN0aXR1dGUsIE5vcnRoZXJuIFN5ZG5leSBMb2NhbCBIZWFs
dGggRGlzdHJpY3QsIFN0IExlb25hcmRzLCBOU1csIDIwNjUsIEF1c3RyYWxpYS4mI3hEO1N5ZG5l
eSBNZWRpY2FsIFNjaG9vbCBOb3J0aGVybiwgVW5pdmVyc2l0eSBvZiBTeWRuZXksIFN5ZG5leSwg
QXVzdHJhbGlhLjwvYXV0aC1hZGRyZXNzPjx0aXRsZXM+PHRpdGxlPlVzZSBvZiBwcm9wZW5zaXR5
IHNjb3JlIG1ldGhvZHMgdG8gYWRkcmVzcyBhZHZlcnNlIGV2ZW50cyBhc3NvY2lhdGVkIHdpdGgg
dGhlIHN0b3JhZ2UgdGltZSBvZiBibG9vZCBpbiBhbiBvYnN0ZXRyaWMgcG9wdWxhdGlvbjogYSBj
b21wYXJpc29uIG9mIG1ldGhvZHM8L3RpdGxlPjxzZWNvbmRhcnktdGl0bGU+Qk1DIFJlcyBOb3Rl
czwvc2Vjb25kYXJ5LXRpdGxlPjxhbHQtdGl0bGU+Qk1DIHJlc2VhcmNoIG5vdGVzPC9hbHQtdGl0
bGU+PC90aXRsZXM+PHBlcmlvZGljYWw+PGZ1bGwtdGl0bGU+Qk1DIFJlc2VhcmNoIE5vdGVzPC9m
dWxsLXRpdGxlPjxhYmJyLTE+Qk1DIFJlcy4gTm90ZXM8L2FiYnItMT48YWJici0yPkJNQyBSZXMg
Tm90ZXM8L2FiYnItMj48L3BlcmlvZGljYWw+PGFsdC1wZXJpb2RpY2FsPjxmdWxsLXRpdGxlPkJN
QyBSZXNlYXJjaCBOb3RlczwvZnVsbC10aXRsZT48YWJici0xPkJNQyBSZXMuIE5vdGVzPC9hYmJy
LTE+PGFiYnItMj5CTUMgUmVzIE5vdGVzPC9hYmJyLTI+PC9hbHQtcGVyaW9kaWNhbD48cGFnZXM+
MzY3PC9wYWdlcz48dm9sdW1lPjk8L3ZvbHVtZT48ZWRpdGlvbj4yMDE2LzA3LzI4PC9lZGl0aW9u
PjxrZXl3b3Jkcz48a2V5d29yZD5BZHVsdDwva2V5d29yZD48a2V5d29yZD5CcmFpbiBFZGVtYS8q
ZGlhZ25vc2lzL2V0aW9sb2d5L3BhdGhvbG9neTwva2V5d29yZD48a2V5d29yZD5DcnlvcHJlc2Vy
dmF0aW9uPC9rZXl3b3JkPjxrZXl3b3JkPkRlbGl2ZXJ5LCBPYnN0ZXRyaWM8L2tleXdvcmQ+PGtl
eXdvcmQ+RmVtYWxlPC9rZXl3b3JkPjxrZXl3b3JkPkhlYXJ0IEFycmVzdC8qZGlhZ25vc2lzL2V0
aW9sb2d5L3BhdGhvbG9neTwva2V5d29yZD48a2V5d29yZD5IdW1hbnM8L2tleXdvcmQ+PGtleXdv
cmQ+TG9naXN0aWMgTW9kZWxzPC9rZXl3b3JkPjxrZXl3b3JkPlBhdGllbnQgUmVhZG1pc3Npb24v
c3RhdGlzdGljcyAmYW1wOyBudW1lcmljYWwgZGF0YTwva2V5d29yZD48a2V5d29yZD5Qb3N0cGFy
dHVtIEhlbW9ycmhhZ2UvcGF0aG9sb2d5L3RoZXJhcHk8L2tleXdvcmQ+PGtleXdvcmQ+UHJlZ25h
bmN5PC9rZXl3b3JkPjxrZXl3b3JkPipQcm9wZW5zaXR5IFNjb3JlPC9rZXl3b3JkPjxrZXl3b3Jk
PlNlcHNpcy8qZGlhZ25vc2lzL2V0aW9sb2d5L3BhdGhvbG9neTwva2V5d29yZD48a2V5d29yZD5U
aHJvbWJvZW1ib2xpc20vKmRpYWdub3Npcy9ldGlvbG9neS9wYXRob2xvZ3k8L2tleXdvcmQ+PGtl
eXdvcmQ+VGltZSBGYWN0b3JzPC9rZXl3b3JkPjxrZXl3b3JkPipUcmFuc2Z1c2lvbiBSZWFjdGlv
bjwva2V5d29yZD48a2V5d29yZD5CbG9vZCB0cmFuc2Z1c2lvbjwva2V5d29yZD48a2V5d29yZD5P
YnNlcnZhdGlvbmFsIHN0dWR5PC9rZXl3b3JkPjxrZXl3b3JkPk9ic3RldHJpY3M8L2tleXdvcmQ+
PGtleXdvcmQ+UHJvcGVuc2l0eSBzY29yZSBtZXRob2RzPC9rZXl3b3JkPjwva2V5d29yZHM+PGRh
dGVzPjx5ZWFyPjIwMTY8L3llYXI+PHB1Yi1kYXRlcz48ZGF0ZT5KdWwgMjY8L2RhdGU+PC9wdWIt
ZGF0ZXM+PC9kYXRlcz48aXNibj4xNzU2LTA1MDA8L2lzYm4+PGFjY2Vzc2lvbi1udW0+Mjc0NjEx
MTg8L2FjY2Vzc2lvbi1udW0+PHVybHM+PC91cmxzPjxjdXN0b20yPlBNQzQ5NjI0ODg8L2N1c3Rv
bTI+PGVsZWN0cm9uaWMtcmVzb3VyY2UtbnVtPjEwLjExODYvczEzMTA0LTAxNi0yMTY5LTE8L2Vs
ZWN0cm9uaWMtcmVzb3VyY2UtbnVtPjxyZW1vdGUtZGF0YWJhc2UtcHJvdmlkZXI+TkxNPC9yZW1v
dGUtZGF0YWJhc2UtcHJvdmlkZXI+PGxhbmd1YWdlPmVuZzwvbGFuZ3VhZ2U+PC9yZWNvcmQ+PC9D
aXRlPjwvRW5kTm90ZT5=
</w:fldData>
        </w:fldChar>
      </w:r>
      <w:r w:rsidR="004302D2" w:rsidRPr="005A1F88">
        <w:rPr>
          <w:rFonts w:ascii="Times New Roman" w:eastAsia="ＭＳ 明朝" w:hAnsi="Times New Roman" w:cs="Times New Roman"/>
          <w:bCs/>
          <w:sz w:val="24"/>
          <w:szCs w:val="24"/>
          <w:shd w:val="clear" w:color="auto" w:fill="FFFFFF"/>
          <w:lang w:val="en-GB"/>
        </w:rPr>
        <w:instrText xml:space="preserve"> ADDIN EN.CITE.DATA </w:instrText>
      </w:r>
      <w:r w:rsidR="004302D2" w:rsidRPr="005A1F88">
        <w:rPr>
          <w:rFonts w:ascii="Times New Roman" w:eastAsia="ＭＳ 明朝" w:hAnsi="Times New Roman" w:cs="Times New Roman"/>
          <w:bCs/>
          <w:sz w:val="24"/>
          <w:szCs w:val="24"/>
          <w:shd w:val="clear" w:color="auto" w:fill="FFFFFF"/>
          <w:lang w:val="en-GB"/>
        </w:rPr>
      </w:r>
      <w:r w:rsidR="004302D2" w:rsidRPr="005A1F88">
        <w:rPr>
          <w:rFonts w:ascii="Times New Roman" w:eastAsia="ＭＳ 明朝" w:hAnsi="Times New Roman" w:cs="Times New Roman"/>
          <w:bCs/>
          <w:sz w:val="24"/>
          <w:szCs w:val="24"/>
          <w:shd w:val="clear" w:color="auto" w:fill="FFFFFF"/>
          <w:lang w:val="en-GB"/>
        </w:rPr>
        <w:fldChar w:fldCharType="end"/>
      </w:r>
      <w:r w:rsidR="006C795B" w:rsidRPr="005A1F88">
        <w:rPr>
          <w:rFonts w:ascii="Times New Roman" w:eastAsia="ＭＳ 明朝" w:hAnsi="Times New Roman" w:cs="Times New Roman"/>
          <w:bCs/>
          <w:sz w:val="24"/>
          <w:szCs w:val="24"/>
          <w:shd w:val="clear" w:color="auto" w:fill="FFFFFF"/>
          <w:lang w:val="en-GB"/>
        </w:rPr>
      </w:r>
      <w:r w:rsidR="006C795B" w:rsidRPr="005A1F88">
        <w:rPr>
          <w:rFonts w:ascii="Times New Roman" w:eastAsia="ＭＳ 明朝" w:hAnsi="Times New Roman" w:cs="Times New Roman"/>
          <w:bCs/>
          <w:sz w:val="24"/>
          <w:szCs w:val="24"/>
          <w:shd w:val="clear" w:color="auto" w:fill="FFFFFF"/>
          <w:lang w:val="en-GB"/>
        </w:rPr>
        <w:fldChar w:fldCharType="separate"/>
      </w:r>
      <w:r w:rsidR="004302D2" w:rsidRPr="005A1F88">
        <w:rPr>
          <w:rFonts w:ascii="Times New Roman" w:eastAsia="ＭＳ 明朝" w:hAnsi="Times New Roman" w:cs="Times New Roman"/>
          <w:bCs/>
          <w:noProof/>
          <w:sz w:val="24"/>
          <w:szCs w:val="24"/>
          <w:shd w:val="clear" w:color="auto" w:fill="FFFFFF"/>
          <w:lang w:val="en-GB"/>
        </w:rPr>
        <w:t>[11]</w:t>
      </w:r>
      <w:r w:rsidR="006C795B" w:rsidRPr="005A1F88">
        <w:rPr>
          <w:rFonts w:ascii="Times New Roman" w:eastAsia="ＭＳ 明朝" w:hAnsi="Times New Roman" w:cs="Times New Roman"/>
          <w:bCs/>
          <w:sz w:val="24"/>
          <w:szCs w:val="24"/>
          <w:shd w:val="clear" w:color="auto" w:fill="FFFFFF"/>
          <w:lang w:val="en-GB"/>
        </w:rPr>
        <w:fldChar w:fldCharType="end"/>
      </w:r>
      <w:r w:rsidR="004028FD" w:rsidRPr="005A1F88">
        <w:rPr>
          <w:rFonts w:ascii="Times New Roman" w:eastAsia="ＭＳ 明朝" w:hAnsi="Times New Roman" w:cs="Times New Roman"/>
          <w:bCs/>
          <w:sz w:val="24"/>
          <w:szCs w:val="24"/>
          <w:shd w:val="clear" w:color="auto" w:fill="FFFFFF"/>
          <w:lang w:val="en-GB"/>
        </w:rPr>
        <w:t xml:space="preserve">. Adjustment by propensity score kept statistical power by the reduction of covariates into a single variable. When the adjusted effect of a risk factor was evaluated, the propensity score was computed through a binary logistic regression providing the predictability of having the risk factor as a function of </w:t>
      </w:r>
      <w:r w:rsidR="004028FD" w:rsidRPr="005A1F88">
        <w:rPr>
          <w:rFonts w:ascii="Times New Roman" w:eastAsia="ＭＳ 明朝" w:hAnsi="Times New Roman" w:cs="Times New Roman"/>
          <w:bCs/>
          <w:sz w:val="24"/>
          <w:szCs w:val="24"/>
          <w:shd w:val="clear" w:color="auto" w:fill="FFFFFF"/>
          <w:lang w:val="en-GB"/>
        </w:rPr>
        <w:lastRenderedPageBreak/>
        <w:t xml:space="preserve">the other risk factors. For continuous variables, the proportional odds logistic regression model was used to derive the propensity score. </w:t>
      </w:r>
    </w:p>
    <w:p w14:paraId="07EC298D" w14:textId="77777777" w:rsidR="00D838AD" w:rsidRPr="005A1F88" w:rsidRDefault="00D838AD" w:rsidP="00320B7A">
      <w:pPr>
        <w:widowControl/>
        <w:spacing w:line="480" w:lineRule="auto"/>
        <w:jc w:val="left"/>
        <w:rPr>
          <w:rFonts w:ascii="Times New Roman" w:eastAsia="ＭＳ 明朝" w:hAnsi="Times New Roman" w:cs="Times New Roman"/>
          <w:b/>
          <w:bCs/>
          <w:sz w:val="24"/>
          <w:szCs w:val="24"/>
          <w:shd w:val="clear" w:color="auto" w:fill="FFFFFF"/>
          <w:lang w:val="en-GB"/>
        </w:rPr>
        <w:sectPr w:rsidR="00D838AD" w:rsidRPr="005A1F88" w:rsidSect="00170ED6">
          <w:footerReference w:type="even" r:id="rId8"/>
          <w:footerReference w:type="default" r:id="rId9"/>
          <w:pgSz w:w="12242" w:h="15842" w:code="1"/>
          <w:pgMar w:top="1440" w:right="1077" w:bottom="1440" w:left="1077" w:header="851" w:footer="992" w:gutter="0"/>
          <w:cols w:space="425"/>
          <w:docGrid w:type="lines" w:linePitch="360"/>
        </w:sectPr>
      </w:pPr>
    </w:p>
    <w:p w14:paraId="7082E76E" w14:textId="6E3688AB" w:rsidR="00FE2626" w:rsidRPr="005A1F88" w:rsidRDefault="003E7DDC" w:rsidP="00320B7A">
      <w:pPr>
        <w:widowControl/>
        <w:spacing w:line="480" w:lineRule="auto"/>
        <w:jc w:val="left"/>
        <w:rPr>
          <w:rFonts w:ascii="Times New Roman" w:eastAsia="ＭＳ 明朝" w:hAnsi="Times New Roman" w:cs="Times New Roman"/>
          <w:sz w:val="24"/>
          <w:szCs w:val="24"/>
          <w:lang w:val="en-GB"/>
        </w:rPr>
      </w:pPr>
      <w:r w:rsidRPr="005A1F88">
        <w:rPr>
          <w:rFonts w:ascii="Times New Roman" w:eastAsia="ＭＳ 明朝" w:hAnsi="Times New Roman" w:cs="Times New Roman"/>
          <w:b/>
          <w:bCs/>
          <w:sz w:val="24"/>
          <w:szCs w:val="24"/>
          <w:shd w:val="clear" w:color="auto" w:fill="FFFFFF"/>
          <w:lang w:val="en-GB"/>
        </w:rPr>
        <w:lastRenderedPageBreak/>
        <w:t>Supplemental</w:t>
      </w:r>
      <w:r w:rsidR="00F65FEA" w:rsidRPr="005A1F88">
        <w:rPr>
          <w:rFonts w:ascii="Times New Roman" w:eastAsia="ＭＳ 明朝" w:hAnsi="Times New Roman" w:cs="Times New Roman"/>
          <w:b/>
          <w:bCs/>
          <w:sz w:val="24"/>
          <w:szCs w:val="24"/>
          <w:shd w:val="clear" w:color="auto" w:fill="FFFFFF"/>
          <w:lang w:val="en-GB"/>
        </w:rPr>
        <w:t xml:space="preserve"> </w:t>
      </w:r>
      <w:r w:rsidR="00F910F2" w:rsidRPr="005A1F88">
        <w:rPr>
          <w:rFonts w:ascii="Times New Roman" w:eastAsia="ＭＳ 明朝" w:hAnsi="Times New Roman" w:cs="Times New Roman"/>
          <w:b/>
          <w:bCs/>
          <w:sz w:val="24"/>
          <w:szCs w:val="24"/>
          <w:shd w:val="clear" w:color="auto" w:fill="FFFFFF"/>
          <w:lang w:val="en-GB"/>
        </w:rPr>
        <w:t>Table</w:t>
      </w:r>
      <w:r w:rsidR="00613507" w:rsidRPr="005A1F88">
        <w:rPr>
          <w:rFonts w:ascii="Times New Roman" w:eastAsia="ＭＳ 明朝" w:hAnsi="Times New Roman" w:cs="Times New Roman"/>
          <w:b/>
          <w:bCs/>
          <w:sz w:val="24"/>
          <w:szCs w:val="24"/>
          <w:shd w:val="clear" w:color="auto" w:fill="FFFFFF"/>
          <w:lang w:val="en-GB"/>
        </w:rPr>
        <w:t xml:space="preserve"> 1.</w:t>
      </w:r>
      <w:r w:rsidR="00613507" w:rsidRPr="005A1F88">
        <w:rPr>
          <w:rFonts w:ascii="Times New Roman" w:eastAsia="ＭＳ 明朝" w:hAnsi="Times New Roman" w:cs="Times New Roman"/>
          <w:bCs/>
          <w:sz w:val="24"/>
          <w:szCs w:val="24"/>
          <w:shd w:val="clear" w:color="auto" w:fill="FFFFFF"/>
          <w:lang w:val="en-GB"/>
        </w:rPr>
        <w:t xml:space="preserve"> </w:t>
      </w:r>
      <w:r w:rsidR="00FE2626" w:rsidRPr="005A1F88">
        <w:rPr>
          <w:rFonts w:ascii="Times New Roman" w:eastAsia="ＭＳ 明朝" w:hAnsi="Times New Roman" w:cs="Times New Roman"/>
          <w:sz w:val="24"/>
          <w:szCs w:val="24"/>
          <w:lang w:val="en-GB"/>
        </w:rPr>
        <w:t xml:space="preserve">Definition of </w:t>
      </w:r>
      <w:del w:id="0" w:author="作成者">
        <w:r w:rsidR="00FE2626" w:rsidRPr="005A1F88" w:rsidDel="00262FCE">
          <w:rPr>
            <w:rFonts w:ascii="Times New Roman" w:eastAsia="ＭＳ 明朝" w:hAnsi="Times New Roman" w:cs="Times New Roman"/>
            <w:sz w:val="24"/>
            <w:szCs w:val="24"/>
            <w:lang w:val="en-GB"/>
          </w:rPr>
          <w:delText>pulmonary arterial and right ventricular elastance, coupling measures, and pulmonary artery and right ventricular stiffness metrics</w:delText>
        </w:r>
      </w:del>
      <w:bookmarkStart w:id="1" w:name="_GoBack"/>
      <w:ins w:id="2" w:author="作成者">
        <w:r w:rsidR="00262FCE">
          <w:rPr>
            <w:rFonts w:ascii="Times New Roman" w:eastAsia="ＭＳ 明朝" w:hAnsi="Times New Roman" w:cs="Times New Roman"/>
            <w:sz w:val="24"/>
            <w:szCs w:val="24"/>
            <w:lang w:val="en-GB"/>
          </w:rPr>
          <w:t xml:space="preserve">right </w:t>
        </w:r>
        <w:proofErr w:type="spellStart"/>
        <w:r w:rsidR="00262FCE">
          <w:rPr>
            <w:rFonts w:ascii="Times New Roman" w:eastAsia="ＭＳ 明朝" w:hAnsi="Times New Roman" w:cs="Times New Roman"/>
            <w:sz w:val="24"/>
            <w:szCs w:val="24"/>
            <w:lang w:val="en-GB"/>
          </w:rPr>
          <w:t>ventriculo</w:t>
        </w:r>
        <w:proofErr w:type="spellEnd"/>
        <w:r w:rsidR="00262FCE">
          <w:rPr>
            <w:rFonts w:ascii="Times New Roman" w:eastAsia="ＭＳ 明朝" w:hAnsi="Times New Roman" w:cs="Times New Roman"/>
            <w:sz w:val="24"/>
            <w:szCs w:val="24"/>
            <w:lang w:val="en-GB"/>
          </w:rPr>
          <w:t>-pulmonary arterial coupling measures and stiffness metric</w:t>
        </w:r>
        <w:bookmarkEnd w:id="1"/>
        <w:r w:rsidR="00262FCE">
          <w:rPr>
            <w:rFonts w:ascii="Times New Roman" w:eastAsia="ＭＳ 明朝" w:hAnsi="Times New Roman" w:cs="Times New Roman"/>
            <w:sz w:val="24"/>
            <w:szCs w:val="24"/>
            <w:lang w:val="en-GB"/>
          </w:rPr>
          <w:t>s</w:t>
        </w:r>
      </w:ins>
    </w:p>
    <w:tbl>
      <w:tblPr>
        <w:tblW w:w="12531" w:type="dxa"/>
        <w:tblCellMar>
          <w:left w:w="99" w:type="dxa"/>
          <w:right w:w="99" w:type="dxa"/>
        </w:tblCellMar>
        <w:tblLook w:val="04A0" w:firstRow="1" w:lastRow="0" w:firstColumn="1" w:lastColumn="0" w:noHBand="0" w:noVBand="1"/>
      </w:tblPr>
      <w:tblGrid>
        <w:gridCol w:w="2977"/>
        <w:gridCol w:w="4111"/>
        <w:gridCol w:w="5443"/>
      </w:tblGrid>
      <w:tr w:rsidR="00FE2626" w:rsidRPr="005A1F88" w14:paraId="1C03556F" w14:textId="77777777" w:rsidTr="00DD4A51">
        <w:trPr>
          <w:trHeight w:val="308"/>
        </w:trPr>
        <w:tc>
          <w:tcPr>
            <w:tcW w:w="2977" w:type="dxa"/>
            <w:tcBorders>
              <w:top w:val="single" w:sz="8" w:space="0" w:color="auto"/>
              <w:left w:val="nil"/>
              <w:bottom w:val="single" w:sz="4" w:space="0" w:color="auto"/>
              <w:right w:val="nil"/>
            </w:tcBorders>
            <w:shd w:val="clear" w:color="auto" w:fill="auto"/>
            <w:hideMark/>
          </w:tcPr>
          <w:p w14:paraId="68F567FC" w14:textId="77777777" w:rsidR="00FE2626" w:rsidRPr="005A1F88" w:rsidRDefault="00FE2626" w:rsidP="004302D2">
            <w:pPr>
              <w:widowControl/>
              <w:spacing w:line="360" w:lineRule="auto"/>
              <w:jc w:val="left"/>
              <w:rPr>
                <w:rFonts w:ascii="Times New Roman" w:eastAsia="游ゴシック" w:hAnsi="Times New Roman" w:cs="Times New Roman"/>
                <w:b/>
                <w:bCs/>
                <w:color w:val="000000"/>
                <w:kern w:val="0"/>
                <w:sz w:val="24"/>
                <w:szCs w:val="24"/>
                <w:lang w:val="en-GB"/>
              </w:rPr>
            </w:pPr>
            <w:r w:rsidRPr="005A1F88">
              <w:rPr>
                <w:rFonts w:ascii="Times New Roman" w:eastAsia="游ゴシック" w:hAnsi="Times New Roman" w:cs="Times New Roman"/>
                <w:b/>
                <w:bCs/>
                <w:color w:val="000000"/>
                <w:kern w:val="0"/>
                <w:sz w:val="24"/>
                <w:szCs w:val="24"/>
                <w:lang w:val="en-GB"/>
              </w:rPr>
              <w:t>Metrics</w:t>
            </w:r>
          </w:p>
        </w:tc>
        <w:tc>
          <w:tcPr>
            <w:tcW w:w="4111" w:type="dxa"/>
            <w:tcBorders>
              <w:top w:val="single" w:sz="8" w:space="0" w:color="auto"/>
              <w:left w:val="nil"/>
              <w:bottom w:val="single" w:sz="4" w:space="0" w:color="auto"/>
              <w:right w:val="nil"/>
            </w:tcBorders>
            <w:shd w:val="clear" w:color="auto" w:fill="auto"/>
            <w:noWrap/>
            <w:hideMark/>
          </w:tcPr>
          <w:p w14:paraId="29A326A9" w14:textId="77777777" w:rsidR="00FE2626" w:rsidRPr="005A1F88" w:rsidRDefault="00FE2626" w:rsidP="004302D2">
            <w:pPr>
              <w:widowControl/>
              <w:spacing w:line="360" w:lineRule="auto"/>
              <w:jc w:val="left"/>
              <w:rPr>
                <w:rFonts w:ascii="Times New Roman" w:eastAsia="游ゴシック" w:hAnsi="Times New Roman" w:cs="Times New Roman"/>
                <w:b/>
                <w:color w:val="000000"/>
                <w:kern w:val="0"/>
                <w:sz w:val="24"/>
                <w:szCs w:val="24"/>
                <w:lang w:val="en-GB"/>
              </w:rPr>
            </w:pPr>
            <w:r w:rsidRPr="005A1F88">
              <w:rPr>
                <w:rFonts w:ascii="Times New Roman" w:eastAsia="游ゴシック" w:hAnsi="Times New Roman" w:cs="Times New Roman"/>
                <w:b/>
                <w:color w:val="000000"/>
                <w:kern w:val="0"/>
                <w:sz w:val="24"/>
                <w:szCs w:val="24"/>
                <w:lang w:val="en-GB"/>
              </w:rPr>
              <w:t>Measurement Description</w:t>
            </w:r>
          </w:p>
        </w:tc>
        <w:tc>
          <w:tcPr>
            <w:tcW w:w="5443" w:type="dxa"/>
            <w:tcBorders>
              <w:top w:val="single" w:sz="8" w:space="0" w:color="auto"/>
              <w:left w:val="nil"/>
              <w:bottom w:val="single" w:sz="4" w:space="0" w:color="auto"/>
              <w:right w:val="nil"/>
            </w:tcBorders>
            <w:shd w:val="clear" w:color="auto" w:fill="auto"/>
            <w:hideMark/>
          </w:tcPr>
          <w:p w14:paraId="730EDB63" w14:textId="77777777" w:rsidR="00FE2626" w:rsidRPr="005A1F88" w:rsidRDefault="00FE2626" w:rsidP="004302D2">
            <w:pPr>
              <w:widowControl/>
              <w:spacing w:line="360" w:lineRule="auto"/>
              <w:jc w:val="left"/>
              <w:rPr>
                <w:rFonts w:ascii="Times New Roman" w:eastAsia="游ゴシック" w:hAnsi="Times New Roman" w:cs="Times New Roman"/>
                <w:b/>
                <w:color w:val="000000"/>
                <w:kern w:val="0"/>
                <w:sz w:val="24"/>
                <w:szCs w:val="24"/>
                <w:lang w:val="en-GB"/>
              </w:rPr>
            </w:pPr>
            <w:r w:rsidRPr="005A1F88">
              <w:rPr>
                <w:rFonts w:ascii="Times New Roman" w:eastAsia="游ゴシック" w:hAnsi="Times New Roman" w:cs="Times New Roman"/>
                <w:b/>
                <w:color w:val="000000"/>
                <w:kern w:val="0"/>
                <w:sz w:val="24"/>
                <w:szCs w:val="24"/>
                <w:lang w:val="en-GB"/>
              </w:rPr>
              <w:t>Equation</w:t>
            </w:r>
          </w:p>
        </w:tc>
      </w:tr>
      <w:tr w:rsidR="00FE2626" w:rsidRPr="005A1F88" w14:paraId="3309D885" w14:textId="77777777" w:rsidTr="00DD4A51">
        <w:trPr>
          <w:trHeight w:val="353"/>
        </w:trPr>
        <w:tc>
          <w:tcPr>
            <w:tcW w:w="2977" w:type="dxa"/>
            <w:tcBorders>
              <w:top w:val="nil"/>
              <w:left w:val="nil"/>
              <w:bottom w:val="nil"/>
              <w:right w:val="nil"/>
            </w:tcBorders>
            <w:shd w:val="clear" w:color="auto" w:fill="auto"/>
            <w:hideMark/>
          </w:tcPr>
          <w:p w14:paraId="46F14F87" w14:textId="77777777" w:rsidR="00FE2626" w:rsidRPr="005A1F88" w:rsidRDefault="00FE2626" w:rsidP="004302D2">
            <w:pPr>
              <w:widowControl/>
              <w:spacing w:line="360" w:lineRule="auto"/>
              <w:jc w:val="left"/>
              <w:rPr>
                <w:rFonts w:ascii="Times New Roman" w:eastAsia="游ゴシック" w:hAnsi="Times New Roman" w:cs="Times New Roman"/>
                <w:color w:val="000000"/>
                <w:kern w:val="0"/>
                <w:sz w:val="24"/>
                <w:szCs w:val="24"/>
                <w:lang w:val="en-GB"/>
              </w:rPr>
            </w:pPr>
            <w:r w:rsidRPr="005A1F88">
              <w:rPr>
                <w:rFonts w:ascii="Times New Roman" w:eastAsia="游ゴシック" w:hAnsi="Times New Roman" w:cs="Times New Roman"/>
                <w:color w:val="000000"/>
                <w:kern w:val="0"/>
                <w:sz w:val="24"/>
                <w:szCs w:val="24"/>
                <w:lang w:val="en-GB"/>
              </w:rPr>
              <w:t>Ea, mmHg/ml/m</w:t>
            </w:r>
            <w:r w:rsidRPr="005A1F88">
              <w:rPr>
                <w:rFonts w:ascii="Times New Roman" w:eastAsia="游ゴシック" w:hAnsi="Times New Roman" w:cs="Times New Roman"/>
                <w:color w:val="000000"/>
                <w:kern w:val="0"/>
                <w:sz w:val="24"/>
                <w:szCs w:val="24"/>
                <w:vertAlign w:val="superscript"/>
                <w:lang w:val="en-GB"/>
              </w:rPr>
              <w:t>2</w:t>
            </w:r>
          </w:p>
        </w:tc>
        <w:tc>
          <w:tcPr>
            <w:tcW w:w="4111" w:type="dxa"/>
            <w:tcBorders>
              <w:top w:val="nil"/>
              <w:left w:val="nil"/>
              <w:bottom w:val="nil"/>
              <w:right w:val="nil"/>
            </w:tcBorders>
            <w:shd w:val="clear" w:color="auto" w:fill="auto"/>
            <w:noWrap/>
            <w:hideMark/>
          </w:tcPr>
          <w:p w14:paraId="3284BD78" w14:textId="77777777" w:rsidR="00FE2626" w:rsidRPr="005A1F88" w:rsidRDefault="00FE2626" w:rsidP="004302D2">
            <w:pPr>
              <w:widowControl/>
              <w:spacing w:line="360" w:lineRule="auto"/>
              <w:jc w:val="left"/>
              <w:rPr>
                <w:rFonts w:ascii="Times New Roman" w:eastAsia="游ゴシック" w:hAnsi="Times New Roman" w:cs="Times New Roman"/>
                <w:color w:val="000000"/>
                <w:kern w:val="0"/>
                <w:sz w:val="24"/>
                <w:szCs w:val="24"/>
                <w:lang w:val="en-GB"/>
              </w:rPr>
            </w:pPr>
            <w:r w:rsidRPr="005A1F88">
              <w:rPr>
                <w:rFonts w:ascii="Times New Roman" w:eastAsia="游ゴシック" w:hAnsi="Times New Roman" w:cs="Times New Roman"/>
                <w:color w:val="000000"/>
                <w:kern w:val="0"/>
                <w:sz w:val="24"/>
                <w:szCs w:val="24"/>
                <w:lang w:val="en-GB"/>
              </w:rPr>
              <w:t>PA elastance</w:t>
            </w:r>
          </w:p>
        </w:tc>
        <w:tc>
          <w:tcPr>
            <w:tcW w:w="5443" w:type="dxa"/>
            <w:tcBorders>
              <w:top w:val="nil"/>
              <w:left w:val="nil"/>
              <w:bottom w:val="nil"/>
              <w:right w:val="nil"/>
            </w:tcBorders>
            <w:shd w:val="clear" w:color="auto" w:fill="auto"/>
            <w:hideMark/>
          </w:tcPr>
          <w:p w14:paraId="29656CC0" w14:textId="77777777" w:rsidR="00FE2626" w:rsidRPr="005A1F88" w:rsidRDefault="00FE2626" w:rsidP="004302D2">
            <w:pPr>
              <w:widowControl/>
              <w:spacing w:line="360" w:lineRule="auto"/>
              <w:jc w:val="left"/>
              <w:rPr>
                <w:rFonts w:ascii="Times New Roman" w:eastAsia="游ゴシック" w:hAnsi="Times New Roman" w:cs="Times New Roman"/>
                <w:color w:val="000000"/>
                <w:kern w:val="0"/>
                <w:sz w:val="24"/>
                <w:szCs w:val="24"/>
                <w:lang w:val="en-GB"/>
              </w:rPr>
            </w:pPr>
            <w:r w:rsidRPr="005A1F88">
              <w:rPr>
                <w:rFonts w:ascii="Times New Roman" w:eastAsia="游ゴシック" w:hAnsi="Times New Roman" w:cs="Times New Roman"/>
                <w:color w:val="000000"/>
                <w:kern w:val="0"/>
                <w:sz w:val="24"/>
                <w:szCs w:val="24"/>
                <w:lang w:val="en-GB"/>
              </w:rPr>
              <w:t>(mPAP - PAWP) / SVI</w:t>
            </w:r>
          </w:p>
        </w:tc>
      </w:tr>
      <w:tr w:rsidR="00FE2626" w:rsidRPr="005A1F88" w14:paraId="1957D7D9" w14:textId="77777777" w:rsidTr="00DD4A51">
        <w:trPr>
          <w:trHeight w:val="353"/>
        </w:trPr>
        <w:tc>
          <w:tcPr>
            <w:tcW w:w="2977" w:type="dxa"/>
            <w:tcBorders>
              <w:top w:val="nil"/>
              <w:left w:val="nil"/>
              <w:bottom w:val="nil"/>
              <w:right w:val="nil"/>
            </w:tcBorders>
            <w:shd w:val="clear" w:color="auto" w:fill="auto"/>
            <w:hideMark/>
          </w:tcPr>
          <w:p w14:paraId="1BC426D5" w14:textId="77777777" w:rsidR="00FE2626" w:rsidRPr="005A1F88" w:rsidRDefault="00FE2626" w:rsidP="004302D2">
            <w:pPr>
              <w:widowControl/>
              <w:spacing w:line="360" w:lineRule="auto"/>
              <w:jc w:val="left"/>
              <w:rPr>
                <w:rFonts w:ascii="Times New Roman" w:eastAsia="游ゴシック" w:hAnsi="Times New Roman" w:cs="Times New Roman"/>
                <w:color w:val="000000"/>
                <w:kern w:val="0"/>
                <w:sz w:val="24"/>
                <w:szCs w:val="24"/>
                <w:lang w:val="en-GB"/>
              </w:rPr>
            </w:pPr>
            <w:r w:rsidRPr="005A1F88">
              <w:rPr>
                <w:rFonts w:ascii="Times New Roman" w:eastAsia="游ゴシック" w:hAnsi="Times New Roman" w:cs="Times New Roman"/>
                <w:color w:val="000000"/>
                <w:kern w:val="0"/>
                <w:sz w:val="24"/>
                <w:szCs w:val="24"/>
                <w:lang w:val="en-GB"/>
              </w:rPr>
              <w:t>Ees, mmHg/ml/m</w:t>
            </w:r>
            <w:r w:rsidRPr="005A1F88">
              <w:rPr>
                <w:rFonts w:ascii="Times New Roman" w:eastAsia="游ゴシック" w:hAnsi="Times New Roman" w:cs="Times New Roman"/>
                <w:color w:val="000000"/>
                <w:kern w:val="0"/>
                <w:sz w:val="24"/>
                <w:szCs w:val="24"/>
                <w:vertAlign w:val="superscript"/>
                <w:lang w:val="en-GB"/>
              </w:rPr>
              <w:t>2</w:t>
            </w:r>
          </w:p>
        </w:tc>
        <w:tc>
          <w:tcPr>
            <w:tcW w:w="4111" w:type="dxa"/>
            <w:tcBorders>
              <w:top w:val="nil"/>
              <w:left w:val="nil"/>
              <w:bottom w:val="nil"/>
              <w:right w:val="nil"/>
            </w:tcBorders>
            <w:shd w:val="clear" w:color="auto" w:fill="auto"/>
            <w:noWrap/>
            <w:hideMark/>
          </w:tcPr>
          <w:p w14:paraId="4F127BEA" w14:textId="77777777" w:rsidR="00FE2626" w:rsidRPr="005A1F88" w:rsidRDefault="00FE2626" w:rsidP="004302D2">
            <w:pPr>
              <w:widowControl/>
              <w:spacing w:line="360" w:lineRule="auto"/>
              <w:jc w:val="left"/>
              <w:rPr>
                <w:rFonts w:ascii="Times New Roman" w:eastAsia="游ゴシック" w:hAnsi="Times New Roman" w:cs="Times New Roman"/>
                <w:color w:val="000000"/>
                <w:kern w:val="0"/>
                <w:sz w:val="24"/>
                <w:szCs w:val="24"/>
                <w:lang w:val="en-GB"/>
              </w:rPr>
            </w:pPr>
            <w:r w:rsidRPr="005A1F88">
              <w:rPr>
                <w:rFonts w:ascii="Times New Roman" w:eastAsia="游ゴシック" w:hAnsi="Times New Roman" w:cs="Times New Roman"/>
                <w:color w:val="000000"/>
                <w:kern w:val="0"/>
                <w:sz w:val="24"/>
                <w:szCs w:val="24"/>
                <w:lang w:val="en-GB"/>
              </w:rPr>
              <w:t>RV elastance</w:t>
            </w:r>
          </w:p>
        </w:tc>
        <w:tc>
          <w:tcPr>
            <w:tcW w:w="5443" w:type="dxa"/>
            <w:tcBorders>
              <w:top w:val="nil"/>
              <w:left w:val="nil"/>
              <w:bottom w:val="nil"/>
              <w:right w:val="nil"/>
            </w:tcBorders>
            <w:shd w:val="clear" w:color="auto" w:fill="auto"/>
            <w:hideMark/>
          </w:tcPr>
          <w:p w14:paraId="1328A53D" w14:textId="77777777" w:rsidR="00FE2626" w:rsidRPr="005A1F88" w:rsidRDefault="00FE2626" w:rsidP="004302D2">
            <w:pPr>
              <w:widowControl/>
              <w:spacing w:line="360" w:lineRule="auto"/>
              <w:jc w:val="left"/>
              <w:rPr>
                <w:rFonts w:ascii="Times New Roman" w:eastAsia="游ゴシック" w:hAnsi="Times New Roman" w:cs="Times New Roman"/>
                <w:color w:val="000000"/>
                <w:kern w:val="0"/>
                <w:sz w:val="24"/>
                <w:szCs w:val="24"/>
                <w:lang w:val="en-GB"/>
              </w:rPr>
            </w:pPr>
            <w:r w:rsidRPr="005A1F88">
              <w:rPr>
                <w:rFonts w:ascii="Times New Roman" w:eastAsia="游ゴシック" w:hAnsi="Times New Roman" w:cs="Times New Roman"/>
                <w:color w:val="000000"/>
                <w:kern w:val="0"/>
                <w:sz w:val="24"/>
                <w:szCs w:val="24"/>
                <w:lang w:val="en-GB"/>
              </w:rPr>
              <w:t>mPAP / RVESVI</w:t>
            </w:r>
          </w:p>
        </w:tc>
      </w:tr>
      <w:tr w:rsidR="00FE2626" w:rsidRPr="005A1F88" w14:paraId="122378AE" w14:textId="77777777" w:rsidTr="00DD4A51">
        <w:trPr>
          <w:trHeight w:val="308"/>
        </w:trPr>
        <w:tc>
          <w:tcPr>
            <w:tcW w:w="2977" w:type="dxa"/>
            <w:tcBorders>
              <w:top w:val="nil"/>
              <w:left w:val="nil"/>
              <w:bottom w:val="nil"/>
              <w:right w:val="nil"/>
            </w:tcBorders>
            <w:shd w:val="clear" w:color="auto" w:fill="auto"/>
            <w:hideMark/>
          </w:tcPr>
          <w:p w14:paraId="5A006CA2" w14:textId="77777777" w:rsidR="00FE2626" w:rsidRPr="005A1F88" w:rsidRDefault="00FE2626" w:rsidP="004302D2">
            <w:pPr>
              <w:widowControl/>
              <w:spacing w:line="360" w:lineRule="auto"/>
              <w:jc w:val="left"/>
              <w:rPr>
                <w:rFonts w:ascii="Times New Roman" w:eastAsia="游ゴシック" w:hAnsi="Times New Roman" w:cs="Times New Roman"/>
                <w:color w:val="000000"/>
                <w:kern w:val="0"/>
                <w:sz w:val="24"/>
                <w:szCs w:val="24"/>
                <w:lang w:val="en-GB"/>
              </w:rPr>
            </w:pPr>
          </w:p>
        </w:tc>
        <w:tc>
          <w:tcPr>
            <w:tcW w:w="4111" w:type="dxa"/>
            <w:tcBorders>
              <w:top w:val="nil"/>
              <w:left w:val="nil"/>
              <w:bottom w:val="nil"/>
              <w:right w:val="nil"/>
            </w:tcBorders>
            <w:shd w:val="clear" w:color="auto" w:fill="auto"/>
            <w:noWrap/>
            <w:hideMark/>
          </w:tcPr>
          <w:p w14:paraId="5D5463A8" w14:textId="77777777" w:rsidR="00FE2626" w:rsidRPr="005A1F88" w:rsidRDefault="00FE2626" w:rsidP="004302D2">
            <w:pPr>
              <w:widowControl/>
              <w:spacing w:line="360" w:lineRule="auto"/>
              <w:jc w:val="left"/>
              <w:rPr>
                <w:rFonts w:ascii="Times New Roman" w:eastAsia="Times New Roman" w:hAnsi="Times New Roman" w:cs="Times New Roman"/>
                <w:kern w:val="0"/>
                <w:sz w:val="24"/>
                <w:szCs w:val="24"/>
                <w:lang w:val="en-GB"/>
              </w:rPr>
            </w:pPr>
          </w:p>
        </w:tc>
        <w:tc>
          <w:tcPr>
            <w:tcW w:w="5443" w:type="dxa"/>
            <w:tcBorders>
              <w:top w:val="nil"/>
              <w:left w:val="nil"/>
              <w:bottom w:val="nil"/>
              <w:right w:val="nil"/>
            </w:tcBorders>
            <w:shd w:val="clear" w:color="auto" w:fill="auto"/>
            <w:hideMark/>
          </w:tcPr>
          <w:p w14:paraId="098017F3" w14:textId="77777777" w:rsidR="00FE2626" w:rsidRPr="005A1F88" w:rsidRDefault="00FE2626" w:rsidP="004302D2">
            <w:pPr>
              <w:widowControl/>
              <w:spacing w:line="360" w:lineRule="auto"/>
              <w:jc w:val="left"/>
              <w:rPr>
                <w:rFonts w:ascii="Times New Roman" w:eastAsia="Times New Roman" w:hAnsi="Times New Roman" w:cs="Times New Roman"/>
                <w:kern w:val="0"/>
                <w:sz w:val="24"/>
                <w:szCs w:val="24"/>
                <w:lang w:val="en-GB"/>
              </w:rPr>
            </w:pPr>
          </w:p>
        </w:tc>
      </w:tr>
      <w:tr w:rsidR="00FE2626" w:rsidRPr="005A1F88" w14:paraId="3EDEB3E5" w14:textId="77777777" w:rsidTr="00DD4A51">
        <w:trPr>
          <w:trHeight w:val="308"/>
        </w:trPr>
        <w:tc>
          <w:tcPr>
            <w:tcW w:w="2977" w:type="dxa"/>
            <w:tcBorders>
              <w:top w:val="nil"/>
              <w:left w:val="nil"/>
              <w:bottom w:val="nil"/>
              <w:right w:val="nil"/>
            </w:tcBorders>
            <w:shd w:val="clear" w:color="auto" w:fill="auto"/>
            <w:hideMark/>
          </w:tcPr>
          <w:p w14:paraId="75D975E9" w14:textId="77777777" w:rsidR="00FE2626" w:rsidRPr="005A1F88" w:rsidRDefault="00FE2626" w:rsidP="004302D2">
            <w:pPr>
              <w:widowControl/>
              <w:spacing w:line="360" w:lineRule="auto"/>
              <w:jc w:val="left"/>
              <w:rPr>
                <w:rFonts w:ascii="Times New Roman" w:eastAsia="游ゴシック" w:hAnsi="Times New Roman" w:cs="Times New Roman"/>
                <w:color w:val="000000"/>
                <w:kern w:val="0"/>
                <w:sz w:val="24"/>
                <w:szCs w:val="24"/>
                <w:lang w:val="en-GB"/>
              </w:rPr>
            </w:pPr>
            <w:r w:rsidRPr="005A1F88">
              <w:rPr>
                <w:rFonts w:ascii="Times New Roman" w:eastAsia="游ゴシック" w:hAnsi="Times New Roman" w:cs="Times New Roman"/>
                <w:color w:val="000000"/>
                <w:kern w:val="0"/>
                <w:sz w:val="24"/>
                <w:szCs w:val="24"/>
                <w:lang w:val="en-GB"/>
              </w:rPr>
              <w:t>Ees/Ea, ratio</w:t>
            </w:r>
          </w:p>
        </w:tc>
        <w:tc>
          <w:tcPr>
            <w:tcW w:w="4111" w:type="dxa"/>
            <w:tcBorders>
              <w:top w:val="nil"/>
              <w:left w:val="nil"/>
              <w:bottom w:val="nil"/>
              <w:right w:val="nil"/>
            </w:tcBorders>
            <w:shd w:val="clear" w:color="auto" w:fill="auto"/>
            <w:noWrap/>
            <w:hideMark/>
          </w:tcPr>
          <w:p w14:paraId="328D6F85" w14:textId="77777777" w:rsidR="00FE2626" w:rsidRPr="005A1F88" w:rsidRDefault="00FE2626" w:rsidP="004302D2">
            <w:pPr>
              <w:widowControl/>
              <w:spacing w:line="360" w:lineRule="auto"/>
              <w:jc w:val="left"/>
              <w:rPr>
                <w:rFonts w:ascii="Times New Roman" w:eastAsia="游ゴシック" w:hAnsi="Times New Roman" w:cs="Times New Roman"/>
                <w:color w:val="000000"/>
                <w:kern w:val="0"/>
                <w:sz w:val="24"/>
                <w:szCs w:val="24"/>
                <w:lang w:val="en-GB"/>
              </w:rPr>
            </w:pPr>
            <w:r w:rsidRPr="005A1F88">
              <w:rPr>
                <w:rFonts w:ascii="Times New Roman" w:eastAsia="游ゴシック" w:hAnsi="Times New Roman" w:cs="Times New Roman"/>
                <w:color w:val="000000"/>
                <w:kern w:val="0"/>
                <w:sz w:val="24"/>
                <w:szCs w:val="24"/>
                <w:lang w:val="en-GB"/>
              </w:rPr>
              <w:t>PA-RV coupling metric</w:t>
            </w:r>
          </w:p>
        </w:tc>
        <w:tc>
          <w:tcPr>
            <w:tcW w:w="5443" w:type="dxa"/>
            <w:tcBorders>
              <w:top w:val="nil"/>
              <w:left w:val="nil"/>
              <w:bottom w:val="nil"/>
              <w:right w:val="nil"/>
            </w:tcBorders>
            <w:shd w:val="clear" w:color="auto" w:fill="auto"/>
            <w:hideMark/>
          </w:tcPr>
          <w:p w14:paraId="76FC0F2A" w14:textId="77777777" w:rsidR="00FE2626" w:rsidRPr="005A1F88" w:rsidRDefault="00FE2626" w:rsidP="004302D2">
            <w:pPr>
              <w:widowControl/>
              <w:spacing w:line="360" w:lineRule="auto"/>
              <w:jc w:val="left"/>
              <w:rPr>
                <w:rFonts w:ascii="Times New Roman" w:eastAsia="游ゴシック" w:hAnsi="Times New Roman" w:cs="Times New Roman"/>
                <w:color w:val="000000"/>
                <w:kern w:val="0"/>
                <w:sz w:val="24"/>
                <w:szCs w:val="24"/>
                <w:lang w:val="en-GB"/>
              </w:rPr>
            </w:pPr>
            <w:r w:rsidRPr="005A1F88">
              <w:rPr>
                <w:rFonts w:ascii="Times New Roman" w:eastAsia="游ゴシック" w:hAnsi="Times New Roman" w:cs="Times New Roman"/>
                <w:color w:val="000000"/>
                <w:kern w:val="0"/>
                <w:sz w:val="24"/>
                <w:szCs w:val="24"/>
                <w:lang w:val="en-GB"/>
              </w:rPr>
              <w:t>(mPAP / RVESVI) / [(mPAP - PAWP) / SVI]</w:t>
            </w:r>
          </w:p>
        </w:tc>
      </w:tr>
      <w:tr w:rsidR="00FE2626" w:rsidRPr="005A1F88" w14:paraId="0C9153E1" w14:textId="77777777" w:rsidTr="00DD4A51">
        <w:trPr>
          <w:trHeight w:val="308"/>
        </w:trPr>
        <w:tc>
          <w:tcPr>
            <w:tcW w:w="2977" w:type="dxa"/>
            <w:tcBorders>
              <w:top w:val="nil"/>
              <w:left w:val="nil"/>
              <w:bottom w:val="nil"/>
              <w:right w:val="nil"/>
            </w:tcBorders>
            <w:shd w:val="clear" w:color="auto" w:fill="auto"/>
            <w:hideMark/>
          </w:tcPr>
          <w:p w14:paraId="00A838EE" w14:textId="77777777" w:rsidR="00FE2626" w:rsidRPr="005A1F88" w:rsidRDefault="00FE2626" w:rsidP="004302D2">
            <w:pPr>
              <w:widowControl/>
              <w:spacing w:line="360" w:lineRule="auto"/>
              <w:jc w:val="left"/>
              <w:rPr>
                <w:rFonts w:ascii="Times New Roman" w:eastAsia="游ゴシック" w:hAnsi="Times New Roman" w:cs="Times New Roman"/>
                <w:color w:val="000000"/>
                <w:kern w:val="0"/>
                <w:sz w:val="24"/>
                <w:szCs w:val="24"/>
                <w:lang w:val="en-GB"/>
              </w:rPr>
            </w:pPr>
            <w:r w:rsidRPr="005A1F88">
              <w:rPr>
                <w:rFonts w:ascii="Times New Roman" w:eastAsia="游ゴシック" w:hAnsi="Times New Roman" w:cs="Times New Roman"/>
                <w:color w:val="000000"/>
                <w:kern w:val="0"/>
                <w:sz w:val="24"/>
                <w:szCs w:val="24"/>
                <w:lang w:val="en-GB"/>
              </w:rPr>
              <w:t>CMR Ees/Ea, ratio</w:t>
            </w:r>
          </w:p>
        </w:tc>
        <w:tc>
          <w:tcPr>
            <w:tcW w:w="4111" w:type="dxa"/>
            <w:tcBorders>
              <w:top w:val="nil"/>
              <w:left w:val="nil"/>
              <w:bottom w:val="nil"/>
              <w:right w:val="nil"/>
            </w:tcBorders>
            <w:shd w:val="clear" w:color="auto" w:fill="auto"/>
            <w:noWrap/>
            <w:hideMark/>
          </w:tcPr>
          <w:p w14:paraId="509CA2AE" w14:textId="77777777" w:rsidR="00FE2626" w:rsidRPr="005A1F88" w:rsidRDefault="00FE2626" w:rsidP="004302D2">
            <w:pPr>
              <w:widowControl/>
              <w:spacing w:line="360" w:lineRule="auto"/>
              <w:jc w:val="left"/>
              <w:rPr>
                <w:rFonts w:ascii="Times New Roman" w:eastAsia="游ゴシック" w:hAnsi="Times New Roman" w:cs="Times New Roman"/>
                <w:color w:val="000000"/>
                <w:kern w:val="0"/>
                <w:sz w:val="24"/>
                <w:szCs w:val="24"/>
                <w:lang w:val="en-GB"/>
              </w:rPr>
            </w:pPr>
            <w:r w:rsidRPr="005A1F88">
              <w:rPr>
                <w:rFonts w:ascii="Times New Roman" w:eastAsia="游ゴシック" w:hAnsi="Times New Roman" w:cs="Times New Roman"/>
                <w:color w:val="000000"/>
                <w:kern w:val="0"/>
                <w:sz w:val="24"/>
                <w:szCs w:val="24"/>
                <w:lang w:val="en-GB"/>
              </w:rPr>
              <w:t>Non-invasive PA-RV coupling metric</w:t>
            </w:r>
          </w:p>
        </w:tc>
        <w:tc>
          <w:tcPr>
            <w:tcW w:w="5443" w:type="dxa"/>
            <w:tcBorders>
              <w:top w:val="nil"/>
              <w:left w:val="nil"/>
              <w:bottom w:val="nil"/>
              <w:right w:val="nil"/>
            </w:tcBorders>
            <w:shd w:val="clear" w:color="auto" w:fill="auto"/>
            <w:hideMark/>
          </w:tcPr>
          <w:p w14:paraId="2419CB19" w14:textId="77777777" w:rsidR="00FE2626" w:rsidRPr="005A1F88" w:rsidRDefault="00FE2626" w:rsidP="004302D2">
            <w:pPr>
              <w:widowControl/>
              <w:spacing w:line="360" w:lineRule="auto"/>
              <w:jc w:val="left"/>
              <w:rPr>
                <w:rFonts w:ascii="Times New Roman" w:eastAsia="游ゴシック" w:hAnsi="Times New Roman" w:cs="Times New Roman"/>
                <w:color w:val="000000"/>
                <w:kern w:val="0"/>
                <w:sz w:val="24"/>
                <w:szCs w:val="24"/>
                <w:lang w:val="en-GB"/>
              </w:rPr>
            </w:pPr>
            <w:r w:rsidRPr="005A1F88">
              <w:rPr>
                <w:rFonts w:ascii="Times New Roman" w:eastAsia="游ゴシック" w:hAnsi="Times New Roman" w:cs="Times New Roman"/>
                <w:color w:val="000000"/>
                <w:kern w:val="0"/>
                <w:sz w:val="24"/>
                <w:szCs w:val="24"/>
                <w:lang w:val="en-GB"/>
              </w:rPr>
              <w:t>SV / RVESV</w:t>
            </w:r>
          </w:p>
        </w:tc>
      </w:tr>
      <w:tr w:rsidR="00FE2626" w:rsidRPr="005A1F88" w14:paraId="0AEF9C99" w14:textId="77777777" w:rsidTr="00DD4A51">
        <w:trPr>
          <w:trHeight w:val="308"/>
        </w:trPr>
        <w:tc>
          <w:tcPr>
            <w:tcW w:w="2977" w:type="dxa"/>
            <w:tcBorders>
              <w:top w:val="nil"/>
              <w:left w:val="nil"/>
              <w:bottom w:val="nil"/>
              <w:right w:val="nil"/>
            </w:tcBorders>
            <w:shd w:val="clear" w:color="auto" w:fill="auto"/>
            <w:hideMark/>
          </w:tcPr>
          <w:p w14:paraId="3E4B9164" w14:textId="77777777" w:rsidR="00FE2626" w:rsidRPr="005A1F88" w:rsidRDefault="00FE2626" w:rsidP="004302D2">
            <w:pPr>
              <w:widowControl/>
              <w:spacing w:line="360" w:lineRule="auto"/>
              <w:jc w:val="left"/>
              <w:rPr>
                <w:rFonts w:ascii="Times New Roman" w:eastAsia="游ゴシック" w:hAnsi="Times New Roman" w:cs="Times New Roman"/>
                <w:color w:val="000000"/>
                <w:kern w:val="0"/>
                <w:sz w:val="24"/>
                <w:szCs w:val="24"/>
                <w:lang w:val="en-GB"/>
              </w:rPr>
            </w:pPr>
          </w:p>
        </w:tc>
        <w:tc>
          <w:tcPr>
            <w:tcW w:w="4111" w:type="dxa"/>
            <w:tcBorders>
              <w:top w:val="nil"/>
              <w:left w:val="nil"/>
              <w:bottom w:val="nil"/>
              <w:right w:val="nil"/>
            </w:tcBorders>
            <w:shd w:val="clear" w:color="auto" w:fill="auto"/>
            <w:noWrap/>
            <w:hideMark/>
          </w:tcPr>
          <w:p w14:paraId="74157B12" w14:textId="77777777" w:rsidR="00FE2626" w:rsidRPr="005A1F88" w:rsidRDefault="00FE2626" w:rsidP="004302D2">
            <w:pPr>
              <w:widowControl/>
              <w:spacing w:line="360" w:lineRule="auto"/>
              <w:jc w:val="left"/>
              <w:rPr>
                <w:rFonts w:ascii="Times New Roman" w:eastAsia="Times New Roman" w:hAnsi="Times New Roman" w:cs="Times New Roman"/>
                <w:kern w:val="0"/>
                <w:sz w:val="24"/>
                <w:szCs w:val="24"/>
                <w:lang w:val="en-GB"/>
              </w:rPr>
            </w:pPr>
          </w:p>
        </w:tc>
        <w:tc>
          <w:tcPr>
            <w:tcW w:w="5443" w:type="dxa"/>
            <w:tcBorders>
              <w:top w:val="nil"/>
              <w:left w:val="nil"/>
              <w:bottom w:val="nil"/>
              <w:right w:val="nil"/>
            </w:tcBorders>
            <w:shd w:val="clear" w:color="auto" w:fill="auto"/>
            <w:hideMark/>
          </w:tcPr>
          <w:p w14:paraId="771F6842" w14:textId="77777777" w:rsidR="00FE2626" w:rsidRPr="005A1F88" w:rsidRDefault="00FE2626" w:rsidP="004302D2">
            <w:pPr>
              <w:widowControl/>
              <w:spacing w:line="360" w:lineRule="auto"/>
              <w:jc w:val="left"/>
              <w:rPr>
                <w:rFonts w:ascii="Times New Roman" w:eastAsia="Times New Roman" w:hAnsi="Times New Roman" w:cs="Times New Roman"/>
                <w:kern w:val="0"/>
                <w:sz w:val="24"/>
                <w:szCs w:val="24"/>
                <w:lang w:val="en-GB"/>
              </w:rPr>
            </w:pPr>
          </w:p>
        </w:tc>
      </w:tr>
      <w:tr w:rsidR="00FE2626" w:rsidRPr="005A1F88" w14:paraId="09A3B5B5" w14:textId="77777777" w:rsidTr="00DD4A51">
        <w:trPr>
          <w:trHeight w:val="308"/>
        </w:trPr>
        <w:tc>
          <w:tcPr>
            <w:tcW w:w="2977" w:type="dxa"/>
            <w:tcBorders>
              <w:top w:val="nil"/>
              <w:left w:val="nil"/>
              <w:bottom w:val="nil"/>
              <w:right w:val="nil"/>
            </w:tcBorders>
            <w:shd w:val="clear" w:color="auto" w:fill="auto"/>
            <w:hideMark/>
          </w:tcPr>
          <w:p w14:paraId="25574D5C" w14:textId="77777777" w:rsidR="00FE2626" w:rsidRPr="005A1F88" w:rsidRDefault="00FE2626" w:rsidP="004302D2">
            <w:pPr>
              <w:widowControl/>
              <w:spacing w:line="360" w:lineRule="auto"/>
              <w:jc w:val="left"/>
              <w:rPr>
                <w:rFonts w:ascii="Times New Roman" w:eastAsia="游ゴシック" w:hAnsi="Times New Roman" w:cs="Times New Roman"/>
                <w:color w:val="000000"/>
                <w:kern w:val="0"/>
                <w:sz w:val="24"/>
                <w:szCs w:val="24"/>
                <w:lang w:val="en-GB"/>
              </w:rPr>
            </w:pPr>
            <w:r w:rsidRPr="005A1F88">
              <w:rPr>
                <w:rFonts w:ascii="Times New Roman" w:eastAsia="游ゴシック" w:hAnsi="Times New Roman" w:cs="Times New Roman"/>
                <w:color w:val="000000"/>
                <w:kern w:val="0"/>
                <w:sz w:val="24"/>
                <w:szCs w:val="24"/>
                <w:lang w:val="en-GB"/>
              </w:rPr>
              <w:t>PA capacitance, mL/mmHg</w:t>
            </w:r>
          </w:p>
        </w:tc>
        <w:tc>
          <w:tcPr>
            <w:tcW w:w="4111" w:type="dxa"/>
            <w:tcBorders>
              <w:top w:val="nil"/>
              <w:left w:val="nil"/>
              <w:bottom w:val="nil"/>
              <w:right w:val="nil"/>
            </w:tcBorders>
            <w:shd w:val="clear" w:color="auto" w:fill="auto"/>
            <w:noWrap/>
            <w:hideMark/>
          </w:tcPr>
          <w:p w14:paraId="213F899B" w14:textId="77777777" w:rsidR="00FE2626" w:rsidRPr="005A1F88" w:rsidRDefault="00FE2626" w:rsidP="004302D2">
            <w:pPr>
              <w:widowControl/>
              <w:spacing w:line="360" w:lineRule="auto"/>
              <w:jc w:val="left"/>
              <w:rPr>
                <w:rFonts w:ascii="Times New Roman" w:eastAsia="游ゴシック" w:hAnsi="Times New Roman" w:cs="Times New Roman"/>
                <w:color w:val="000000"/>
                <w:kern w:val="0"/>
                <w:sz w:val="24"/>
                <w:szCs w:val="24"/>
                <w:lang w:val="en-GB"/>
              </w:rPr>
            </w:pPr>
            <w:r w:rsidRPr="005A1F88">
              <w:rPr>
                <w:rFonts w:ascii="Times New Roman" w:eastAsia="游ゴシック" w:hAnsi="Times New Roman" w:cs="Times New Roman"/>
                <w:color w:val="000000"/>
                <w:kern w:val="0"/>
                <w:sz w:val="24"/>
                <w:szCs w:val="24"/>
                <w:lang w:val="en-GB"/>
              </w:rPr>
              <w:t>PA stiffness metric</w:t>
            </w:r>
          </w:p>
        </w:tc>
        <w:tc>
          <w:tcPr>
            <w:tcW w:w="5443" w:type="dxa"/>
            <w:tcBorders>
              <w:top w:val="nil"/>
              <w:left w:val="nil"/>
              <w:bottom w:val="nil"/>
              <w:right w:val="nil"/>
            </w:tcBorders>
            <w:shd w:val="clear" w:color="auto" w:fill="auto"/>
            <w:hideMark/>
          </w:tcPr>
          <w:p w14:paraId="1D8EC837" w14:textId="77777777" w:rsidR="00FE2626" w:rsidRPr="005A1F88" w:rsidRDefault="00FE2626" w:rsidP="004302D2">
            <w:pPr>
              <w:widowControl/>
              <w:spacing w:line="360" w:lineRule="auto"/>
              <w:jc w:val="left"/>
              <w:rPr>
                <w:rFonts w:ascii="Times New Roman" w:eastAsia="游ゴシック" w:hAnsi="Times New Roman" w:cs="Times New Roman"/>
                <w:color w:val="000000"/>
                <w:kern w:val="0"/>
                <w:sz w:val="24"/>
                <w:szCs w:val="24"/>
                <w:lang w:val="en-GB"/>
              </w:rPr>
            </w:pPr>
            <w:r w:rsidRPr="005A1F88">
              <w:rPr>
                <w:rFonts w:ascii="Times New Roman" w:eastAsia="游ゴシック" w:hAnsi="Times New Roman" w:cs="Times New Roman"/>
                <w:color w:val="000000"/>
                <w:kern w:val="0"/>
                <w:sz w:val="24"/>
                <w:szCs w:val="24"/>
                <w:lang w:val="en-GB"/>
              </w:rPr>
              <w:t>SV / PA pulse pressure</w:t>
            </w:r>
          </w:p>
        </w:tc>
      </w:tr>
      <w:tr w:rsidR="00FE2626" w:rsidRPr="005A1F88" w14:paraId="759FD453" w14:textId="77777777" w:rsidTr="00DD4A51">
        <w:trPr>
          <w:trHeight w:val="308"/>
        </w:trPr>
        <w:tc>
          <w:tcPr>
            <w:tcW w:w="2977" w:type="dxa"/>
            <w:tcBorders>
              <w:top w:val="nil"/>
              <w:left w:val="nil"/>
              <w:bottom w:val="nil"/>
              <w:right w:val="nil"/>
            </w:tcBorders>
            <w:shd w:val="clear" w:color="auto" w:fill="auto"/>
            <w:hideMark/>
          </w:tcPr>
          <w:p w14:paraId="687E9E6B" w14:textId="77777777" w:rsidR="00FE2626" w:rsidRPr="005A1F88" w:rsidRDefault="00FE2626" w:rsidP="004302D2">
            <w:pPr>
              <w:widowControl/>
              <w:spacing w:line="360" w:lineRule="auto"/>
              <w:jc w:val="left"/>
              <w:rPr>
                <w:rFonts w:ascii="Times New Roman" w:eastAsia="游ゴシック" w:hAnsi="Times New Roman" w:cs="Times New Roman"/>
                <w:color w:val="000000"/>
                <w:kern w:val="0"/>
                <w:sz w:val="24"/>
                <w:szCs w:val="24"/>
                <w:lang w:val="en-GB"/>
              </w:rPr>
            </w:pPr>
            <w:r w:rsidRPr="005A1F88">
              <w:rPr>
                <w:rFonts w:ascii="Times New Roman" w:eastAsia="游ゴシック" w:hAnsi="Times New Roman" w:cs="Times New Roman"/>
                <w:color w:val="000000"/>
                <w:kern w:val="0"/>
                <w:sz w:val="24"/>
                <w:szCs w:val="24"/>
                <w:lang w:val="en-GB"/>
              </w:rPr>
              <w:t>RVED compliance, mL/mmHg</w:t>
            </w:r>
          </w:p>
        </w:tc>
        <w:tc>
          <w:tcPr>
            <w:tcW w:w="4111" w:type="dxa"/>
            <w:tcBorders>
              <w:top w:val="nil"/>
              <w:left w:val="nil"/>
              <w:bottom w:val="nil"/>
              <w:right w:val="nil"/>
            </w:tcBorders>
            <w:shd w:val="clear" w:color="auto" w:fill="auto"/>
            <w:hideMark/>
          </w:tcPr>
          <w:p w14:paraId="5C905B84" w14:textId="77777777" w:rsidR="00FE2626" w:rsidRPr="005A1F88" w:rsidRDefault="00FE2626" w:rsidP="004302D2">
            <w:pPr>
              <w:widowControl/>
              <w:spacing w:line="360" w:lineRule="auto"/>
              <w:jc w:val="left"/>
              <w:rPr>
                <w:rFonts w:ascii="Times New Roman" w:eastAsia="游ゴシック" w:hAnsi="Times New Roman" w:cs="Times New Roman"/>
                <w:color w:val="000000"/>
                <w:kern w:val="0"/>
                <w:sz w:val="24"/>
                <w:szCs w:val="24"/>
                <w:lang w:val="en-GB"/>
              </w:rPr>
            </w:pPr>
            <w:r w:rsidRPr="005A1F88">
              <w:rPr>
                <w:rFonts w:ascii="Times New Roman" w:eastAsia="游ゴシック" w:hAnsi="Times New Roman" w:cs="Times New Roman"/>
                <w:color w:val="000000"/>
                <w:kern w:val="0"/>
                <w:sz w:val="24"/>
                <w:szCs w:val="24"/>
                <w:lang w:val="en-GB"/>
              </w:rPr>
              <w:t>RV stiffness metric</w:t>
            </w:r>
          </w:p>
        </w:tc>
        <w:tc>
          <w:tcPr>
            <w:tcW w:w="5443" w:type="dxa"/>
            <w:tcBorders>
              <w:top w:val="nil"/>
              <w:left w:val="nil"/>
              <w:bottom w:val="nil"/>
              <w:right w:val="nil"/>
            </w:tcBorders>
            <w:shd w:val="clear" w:color="auto" w:fill="auto"/>
            <w:hideMark/>
          </w:tcPr>
          <w:p w14:paraId="2913BF54" w14:textId="77777777" w:rsidR="00FE2626" w:rsidRPr="005A1F88" w:rsidRDefault="00FE2626" w:rsidP="004302D2">
            <w:pPr>
              <w:widowControl/>
              <w:spacing w:line="360" w:lineRule="auto"/>
              <w:jc w:val="left"/>
              <w:rPr>
                <w:rFonts w:ascii="Times New Roman" w:eastAsia="游ゴシック" w:hAnsi="Times New Roman" w:cs="Times New Roman"/>
                <w:color w:val="000000"/>
                <w:kern w:val="0"/>
                <w:sz w:val="24"/>
                <w:szCs w:val="24"/>
                <w:lang w:val="en-GB"/>
              </w:rPr>
            </w:pPr>
            <w:r w:rsidRPr="005A1F88">
              <w:rPr>
                <w:rFonts w:ascii="Times New Roman" w:eastAsia="游ゴシック" w:hAnsi="Times New Roman" w:cs="Times New Roman"/>
                <w:color w:val="000000"/>
                <w:kern w:val="0"/>
                <w:sz w:val="24"/>
                <w:szCs w:val="24"/>
                <w:lang w:val="en-GB"/>
              </w:rPr>
              <w:t>SV / (RVEDP - RVPd)</w:t>
            </w:r>
          </w:p>
        </w:tc>
      </w:tr>
      <w:tr w:rsidR="00FE2626" w:rsidRPr="005A1F88" w14:paraId="5B2AD2AD" w14:textId="77777777" w:rsidTr="00DD4A51">
        <w:trPr>
          <w:trHeight w:val="308"/>
        </w:trPr>
        <w:tc>
          <w:tcPr>
            <w:tcW w:w="2977" w:type="dxa"/>
            <w:tcBorders>
              <w:top w:val="nil"/>
              <w:left w:val="nil"/>
              <w:bottom w:val="nil"/>
              <w:right w:val="nil"/>
            </w:tcBorders>
            <w:shd w:val="clear" w:color="auto" w:fill="auto"/>
            <w:hideMark/>
          </w:tcPr>
          <w:p w14:paraId="0FA17A0D" w14:textId="77777777" w:rsidR="00FE2626" w:rsidRPr="005A1F88" w:rsidRDefault="00FE2626" w:rsidP="004302D2">
            <w:pPr>
              <w:widowControl/>
              <w:spacing w:line="360" w:lineRule="auto"/>
              <w:jc w:val="left"/>
              <w:rPr>
                <w:rFonts w:ascii="Times New Roman" w:eastAsia="游ゴシック" w:hAnsi="Times New Roman" w:cs="Times New Roman"/>
                <w:color w:val="000000"/>
                <w:kern w:val="0"/>
                <w:sz w:val="24"/>
                <w:szCs w:val="24"/>
                <w:lang w:val="en-GB"/>
              </w:rPr>
            </w:pPr>
          </w:p>
        </w:tc>
        <w:tc>
          <w:tcPr>
            <w:tcW w:w="4111" w:type="dxa"/>
            <w:tcBorders>
              <w:top w:val="nil"/>
              <w:left w:val="nil"/>
              <w:bottom w:val="nil"/>
              <w:right w:val="nil"/>
            </w:tcBorders>
            <w:shd w:val="clear" w:color="auto" w:fill="auto"/>
            <w:hideMark/>
          </w:tcPr>
          <w:p w14:paraId="40D40EFA" w14:textId="77777777" w:rsidR="00FE2626" w:rsidRPr="005A1F88" w:rsidRDefault="00FE2626" w:rsidP="004302D2">
            <w:pPr>
              <w:widowControl/>
              <w:spacing w:line="360" w:lineRule="auto"/>
              <w:jc w:val="left"/>
              <w:rPr>
                <w:rFonts w:ascii="Times New Roman" w:eastAsia="Times New Roman" w:hAnsi="Times New Roman" w:cs="Times New Roman"/>
                <w:kern w:val="0"/>
                <w:sz w:val="24"/>
                <w:szCs w:val="24"/>
                <w:lang w:val="en-GB"/>
              </w:rPr>
            </w:pPr>
          </w:p>
        </w:tc>
        <w:tc>
          <w:tcPr>
            <w:tcW w:w="5443" w:type="dxa"/>
            <w:tcBorders>
              <w:top w:val="nil"/>
              <w:left w:val="nil"/>
              <w:bottom w:val="nil"/>
              <w:right w:val="nil"/>
            </w:tcBorders>
            <w:shd w:val="clear" w:color="auto" w:fill="auto"/>
            <w:hideMark/>
          </w:tcPr>
          <w:p w14:paraId="224F66E3" w14:textId="77777777" w:rsidR="00FE2626" w:rsidRPr="005A1F88" w:rsidRDefault="00FE2626" w:rsidP="004302D2">
            <w:pPr>
              <w:widowControl/>
              <w:spacing w:line="360" w:lineRule="auto"/>
              <w:jc w:val="left"/>
              <w:rPr>
                <w:rFonts w:ascii="Times New Roman" w:eastAsia="Times New Roman" w:hAnsi="Times New Roman" w:cs="Times New Roman"/>
                <w:kern w:val="0"/>
                <w:sz w:val="24"/>
                <w:szCs w:val="24"/>
                <w:lang w:val="en-GB"/>
              </w:rPr>
            </w:pPr>
          </w:p>
        </w:tc>
      </w:tr>
      <w:tr w:rsidR="00FE2626" w:rsidRPr="005A1F88" w14:paraId="7952E42E" w14:textId="77777777" w:rsidTr="00DD4A51">
        <w:trPr>
          <w:trHeight w:val="308"/>
        </w:trPr>
        <w:tc>
          <w:tcPr>
            <w:tcW w:w="2977" w:type="dxa"/>
            <w:tcBorders>
              <w:top w:val="nil"/>
              <w:left w:val="nil"/>
              <w:bottom w:val="nil"/>
              <w:right w:val="nil"/>
            </w:tcBorders>
            <w:shd w:val="clear" w:color="auto" w:fill="auto"/>
            <w:hideMark/>
          </w:tcPr>
          <w:p w14:paraId="14E12A3D" w14:textId="77777777" w:rsidR="00FE2626" w:rsidRPr="005A1F88" w:rsidRDefault="00FE2626" w:rsidP="004302D2">
            <w:pPr>
              <w:widowControl/>
              <w:spacing w:line="360" w:lineRule="auto"/>
              <w:jc w:val="left"/>
              <w:rPr>
                <w:rFonts w:ascii="Times New Roman" w:eastAsia="游ゴシック" w:hAnsi="Times New Roman" w:cs="Times New Roman"/>
                <w:color w:val="000000"/>
                <w:kern w:val="0"/>
                <w:sz w:val="24"/>
                <w:szCs w:val="24"/>
                <w:lang w:val="en-GB"/>
              </w:rPr>
            </w:pPr>
            <w:r w:rsidRPr="005A1F88">
              <w:rPr>
                <w:rFonts w:ascii="Times New Roman" w:eastAsia="游ゴシック" w:hAnsi="Times New Roman" w:cs="Times New Roman"/>
                <w:color w:val="000000"/>
                <w:kern w:val="0"/>
                <w:sz w:val="24"/>
                <w:szCs w:val="24"/>
                <w:lang w:val="en-GB"/>
              </w:rPr>
              <w:t>PA relative area change, %</w:t>
            </w:r>
          </w:p>
        </w:tc>
        <w:tc>
          <w:tcPr>
            <w:tcW w:w="4111" w:type="dxa"/>
            <w:tcBorders>
              <w:top w:val="nil"/>
              <w:left w:val="nil"/>
              <w:bottom w:val="nil"/>
              <w:right w:val="nil"/>
            </w:tcBorders>
            <w:shd w:val="clear" w:color="auto" w:fill="auto"/>
            <w:noWrap/>
            <w:hideMark/>
          </w:tcPr>
          <w:p w14:paraId="1D1E3583" w14:textId="77777777" w:rsidR="00FE2626" w:rsidRPr="005A1F88" w:rsidRDefault="00FE2626" w:rsidP="004302D2">
            <w:pPr>
              <w:widowControl/>
              <w:spacing w:line="360" w:lineRule="auto"/>
              <w:jc w:val="left"/>
              <w:rPr>
                <w:rFonts w:ascii="Times New Roman" w:eastAsia="游ゴシック" w:hAnsi="Times New Roman" w:cs="Times New Roman"/>
                <w:color w:val="000000"/>
                <w:kern w:val="0"/>
                <w:sz w:val="24"/>
                <w:szCs w:val="24"/>
                <w:lang w:val="en-GB"/>
              </w:rPr>
            </w:pPr>
            <w:r w:rsidRPr="005A1F88">
              <w:rPr>
                <w:rFonts w:ascii="Times New Roman" w:eastAsia="游ゴシック" w:hAnsi="Times New Roman" w:cs="Times New Roman"/>
                <w:color w:val="000000"/>
                <w:kern w:val="0"/>
                <w:sz w:val="24"/>
                <w:szCs w:val="24"/>
                <w:lang w:val="en-GB"/>
              </w:rPr>
              <w:t>Noninvasive PA stiffness metric</w:t>
            </w:r>
          </w:p>
        </w:tc>
        <w:tc>
          <w:tcPr>
            <w:tcW w:w="5443" w:type="dxa"/>
            <w:tcBorders>
              <w:top w:val="nil"/>
              <w:left w:val="nil"/>
              <w:bottom w:val="nil"/>
              <w:right w:val="nil"/>
            </w:tcBorders>
            <w:shd w:val="clear" w:color="auto" w:fill="auto"/>
            <w:hideMark/>
          </w:tcPr>
          <w:p w14:paraId="2AF7A3C7" w14:textId="77777777" w:rsidR="00FE2626" w:rsidRPr="005A1F88" w:rsidRDefault="00FE2626" w:rsidP="004302D2">
            <w:pPr>
              <w:widowControl/>
              <w:spacing w:line="360" w:lineRule="auto"/>
              <w:jc w:val="left"/>
              <w:rPr>
                <w:rFonts w:ascii="Times New Roman" w:eastAsia="游ゴシック" w:hAnsi="Times New Roman" w:cs="Times New Roman"/>
                <w:color w:val="000000"/>
                <w:kern w:val="0"/>
                <w:sz w:val="24"/>
                <w:szCs w:val="24"/>
                <w:lang w:val="en-GB"/>
              </w:rPr>
            </w:pPr>
            <w:r w:rsidRPr="005A1F88">
              <w:rPr>
                <w:rFonts w:ascii="Times New Roman" w:eastAsia="游ゴシック" w:hAnsi="Times New Roman" w:cs="Times New Roman"/>
                <w:color w:val="000000"/>
                <w:kern w:val="0"/>
                <w:sz w:val="24"/>
                <w:szCs w:val="24"/>
                <w:lang w:val="en-GB"/>
              </w:rPr>
              <w:t>(Maximal PA area - minimal PA area) / minimal PA area</w:t>
            </w:r>
          </w:p>
        </w:tc>
      </w:tr>
      <w:tr w:rsidR="00FE2626" w:rsidRPr="005A1F88" w14:paraId="08711292" w14:textId="77777777" w:rsidTr="00DD4A51">
        <w:trPr>
          <w:trHeight w:val="308"/>
        </w:trPr>
        <w:tc>
          <w:tcPr>
            <w:tcW w:w="2977" w:type="dxa"/>
            <w:tcBorders>
              <w:top w:val="nil"/>
              <w:left w:val="nil"/>
              <w:bottom w:val="nil"/>
              <w:right w:val="nil"/>
            </w:tcBorders>
            <w:shd w:val="clear" w:color="auto" w:fill="auto"/>
            <w:hideMark/>
          </w:tcPr>
          <w:p w14:paraId="7C089F36" w14:textId="77777777" w:rsidR="00FE2626" w:rsidRPr="005A1F88" w:rsidRDefault="00FE2626" w:rsidP="004302D2">
            <w:pPr>
              <w:widowControl/>
              <w:spacing w:line="360" w:lineRule="auto"/>
              <w:jc w:val="left"/>
              <w:rPr>
                <w:rFonts w:ascii="Times New Roman" w:eastAsia="游ゴシック" w:hAnsi="Times New Roman" w:cs="Times New Roman"/>
                <w:color w:val="000000"/>
                <w:kern w:val="0"/>
                <w:sz w:val="24"/>
                <w:szCs w:val="24"/>
                <w:lang w:val="en-GB"/>
              </w:rPr>
            </w:pPr>
            <w:r w:rsidRPr="005A1F88">
              <w:rPr>
                <w:rFonts w:ascii="Times New Roman" w:eastAsia="游ゴシック" w:hAnsi="Times New Roman" w:cs="Times New Roman"/>
                <w:color w:val="000000"/>
                <w:kern w:val="0"/>
                <w:sz w:val="24"/>
                <w:szCs w:val="24"/>
                <w:lang w:val="en-GB"/>
              </w:rPr>
              <w:t>PA distensibility, %/mmHg</w:t>
            </w:r>
          </w:p>
        </w:tc>
        <w:tc>
          <w:tcPr>
            <w:tcW w:w="4111" w:type="dxa"/>
            <w:tcBorders>
              <w:top w:val="nil"/>
              <w:left w:val="nil"/>
              <w:bottom w:val="nil"/>
              <w:right w:val="nil"/>
            </w:tcBorders>
            <w:shd w:val="clear" w:color="auto" w:fill="auto"/>
            <w:noWrap/>
            <w:hideMark/>
          </w:tcPr>
          <w:p w14:paraId="71D0C709" w14:textId="77777777" w:rsidR="00FE2626" w:rsidRPr="005A1F88" w:rsidRDefault="00FE2626" w:rsidP="004302D2">
            <w:pPr>
              <w:widowControl/>
              <w:spacing w:line="360" w:lineRule="auto"/>
              <w:jc w:val="left"/>
              <w:rPr>
                <w:rFonts w:ascii="Times New Roman" w:eastAsia="游ゴシック" w:hAnsi="Times New Roman" w:cs="Times New Roman"/>
                <w:color w:val="000000"/>
                <w:kern w:val="0"/>
                <w:sz w:val="24"/>
                <w:szCs w:val="24"/>
                <w:lang w:val="en-GB"/>
              </w:rPr>
            </w:pPr>
            <w:r w:rsidRPr="005A1F88">
              <w:rPr>
                <w:rFonts w:ascii="Times New Roman" w:eastAsia="游ゴシック" w:hAnsi="Times New Roman" w:cs="Times New Roman"/>
                <w:color w:val="000000"/>
                <w:kern w:val="0"/>
                <w:sz w:val="24"/>
                <w:szCs w:val="24"/>
                <w:lang w:val="en-GB"/>
              </w:rPr>
              <w:t>PA stiffness metric</w:t>
            </w:r>
          </w:p>
        </w:tc>
        <w:tc>
          <w:tcPr>
            <w:tcW w:w="5443" w:type="dxa"/>
            <w:tcBorders>
              <w:top w:val="nil"/>
              <w:left w:val="nil"/>
              <w:bottom w:val="nil"/>
              <w:right w:val="nil"/>
            </w:tcBorders>
            <w:shd w:val="clear" w:color="auto" w:fill="auto"/>
            <w:hideMark/>
          </w:tcPr>
          <w:p w14:paraId="71709E2D" w14:textId="77777777" w:rsidR="00FE2626" w:rsidRPr="005A1F88" w:rsidRDefault="00FE2626" w:rsidP="004302D2">
            <w:pPr>
              <w:widowControl/>
              <w:spacing w:line="360" w:lineRule="auto"/>
              <w:jc w:val="left"/>
              <w:rPr>
                <w:rFonts w:ascii="Times New Roman" w:eastAsia="游ゴシック" w:hAnsi="Times New Roman" w:cs="Times New Roman"/>
                <w:color w:val="000000"/>
                <w:kern w:val="0"/>
                <w:sz w:val="24"/>
                <w:szCs w:val="24"/>
                <w:lang w:val="en-GB"/>
              </w:rPr>
            </w:pPr>
            <w:r w:rsidRPr="005A1F88">
              <w:rPr>
                <w:rFonts w:ascii="Times New Roman" w:eastAsia="游ゴシック" w:hAnsi="Times New Roman" w:cs="Times New Roman"/>
                <w:color w:val="000000"/>
                <w:kern w:val="0"/>
                <w:sz w:val="24"/>
                <w:szCs w:val="24"/>
                <w:lang w:val="en-GB"/>
              </w:rPr>
              <w:t>PA relative area change / PA pulse pressure</w:t>
            </w:r>
          </w:p>
        </w:tc>
      </w:tr>
      <w:tr w:rsidR="00FE2626" w:rsidRPr="005A1F88" w14:paraId="67100832" w14:textId="77777777" w:rsidTr="00DD4A51">
        <w:trPr>
          <w:trHeight w:val="353"/>
        </w:trPr>
        <w:tc>
          <w:tcPr>
            <w:tcW w:w="2977" w:type="dxa"/>
            <w:tcBorders>
              <w:top w:val="nil"/>
              <w:left w:val="nil"/>
              <w:bottom w:val="nil"/>
              <w:right w:val="nil"/>
            </w:tcBorders>
            <w:shd w:val="clear" w:color="auto" w:fill="auto"/>
            <w:hideMark/>
          </w:tcPr>
          <w:p w14:paraId="74E22601" w14:textId="77777777" w:rsidR="00FE2626" w:rsidRPr="005A1F88" w:rsidRDefault="00FE2626" w:rsidP="004302D2">
            <w:pPr>
              <w:widowControl/>
              <w:spacing w:line="360" w:lineRule="auto"/>
              <w:jc w:val="left"/>
              <w:rPr>
                <w:rFonts w:ascii="Times New Roman" w:eastAsia="游ゴシック" w:hAnsi="Times New Roman" w:cs="Times New Roman"/>
                <w:color w:val="000000"/>
                <w:kern w:val="0"/>
                <w:sz w:val="24"/>
                <w:szCs w:val="24"/>
                <w:lang w:val="en-GB"/>
              </w:rPr>
            </w:pPr>
            <w:r w:rsidRPr="005A1F88">
              <w:rPr>
                <w:rFonts w:ascii="Times New Roman" w:eastAsia="游ゴシック" w:hAnsi="Times New Roman" w:cs="Times New Roman"/>
                <w:color w:val="000000"/>
                <w:kern w:val="0"/>
                <w:sz w:val="24"/>
                <w:szCs w:val="24"/>
                <w:lang w:val="en-GB"/>
              </w:rPr>
              <w:lastRenderedPageBreak/>
              <w:t>PA compliance, mm</w:t>
            </w:r>
            <w:r w:rsidRPr="005A1F88">
              <w:rPr>
                <w:rFonts w:ascii="Times New Roman" w:eastAsia="游ゴシック" w:hAnsi="Times New Roman" w:cs="Times New Roman"/>
                <w:color w:val="000000"/>
                <w:kern w:val="0"/>
                <w:sz w:val="24"/>
                <w:szCs w:val="24"/>
                <w:vertAlign w:val="superscript"/>
                <w:lang w:val="en-GB"/>
              </w:rPr>
              <w:t>2</w:t>
            </w:r>
            <w:r w:rsidRPr="005A1F88">
              <w:rPr>
                <w:rFonts w:ascii="Times New Roman" w:eastAsia="游ゴシック" w:hAnsi="Times New Roman" w:cs="Times New Roman"/>
                <w:color w:val="000000"/>
                <w:kern w:val="0"/>
                <w:sz w:val="24"/>
                <w:szCs w:val="24"/>
                <w:lang w:val="en-GB"/>
              </w:rPr>
              <w:t>/mmHg</w:t>
            </w:r>
          </w:p>
        </w:tc>
        <w:tc>
          <w:tcPr>
            <w:tcW w:w="4111" w:type="dxa"/>
            <w:tcBorders>
              <w:top w:val="nil"/>
              <w:left w:val="nil"/>
              <w:bottom w:val="nil"/>
              <w:right w:val="nil"/>
            </w:tcBorders>
            <w:shd w:val="clear" w:color="auto" w:fill="auto"/>
            <w:noWrap/>
            <w:hideMark/>
          </w:tcPr>
          <w:p w14:paraId="22D8F2B2" w14:textId="77777777" w:rsidR="00FE2626" w:rsidRPr="005A1F88" w:rsidRDefault="00FE2626" w:rsidP="004302D2">
            <w:pPr>
              <w:widowControl/>
              <w:spacing w:line="360" w:lineRule="auto"/>
              <w:jc w:val="left"/>
              <w:rPr>
                <w:rFonts w:ascii="Times New Roman" w:eastAsia="游ゴシック" w:hAnsi="Times New Roman" w:cs="Times New Roman"/>
                <w:color w:val="000000"/>
                <w:kern w:val="0"/>
                <w:sz w:val="24"/>
                <w:szCs w:val="24"/>
                <w:lang w:val="en-GB"/>
              </w:rPr>
            </w:pPr>
            <w:r w:rsidRPr="005A1F88">
              <w:rPr>
                <w:rFonts w:ascii="Times New Roman" w:eastAsia="游ゴシック" w:hAnsi="Times New Roman" w:cs="Times New Roman"/>
                <w:color w:val="000000"/>
                <w:kern w:val="0"/>
                <w:sz w:val="24"/>
                <w:szCs w:val="24"/>
                <w:lang w:val="en-GB"/>
              </w:rPr>
              <w:t>PA stiffness metric</w:t>
            </w:r>
          </w:p>
        </w:tc>
        <w:tc>
          <w:tcPr>
            <w:tcW w:w="5443" w:type="dxa"/>
            <w:tcBorders>
              <w:top w:val="nil"/>
              <w:left w:val="nil"/>
              <w:bottom w:val="nil"/>
              <w:right w:val="nil"/>
            </w:tcBorders>
            <w:shd w:val="clear" w:color="auto" w:fill="auto"/>
            <w:hideMark/>
          </w:tcPr>
          <w:p w14:paraId="77E353BA" w14:textId="77777777" w:rsidR="00FE2626" w:rsidRPr="005A1F88" w:rsidRDefault="00FE2626" w:rsidP="004302D2">
            <w:pPr>
              <w:widowControl/>
              <w:spacing w:line="360" w:lineRule="auto"/>
              <w:jc w:val="left"/>
              <w:rPr>
                <w:rFonts w:ascii="Times New Roman" w:eastAsia="游ゴシック" w:hAnsi="Times New Roman" w:cs="Times New Roman"/>
                <w:color w:val="000000"/>
                <w:kern w:val="0"/>
                <w:sz w:val="24"/>
                <w:szCs w:val="24"/>
                <w:lang w:val="en-GB"/>
              </w:rPr>
            </w:pPr>
            <w:r w:rsidRPr="005A1F88">
              <w:rPr>
                <w:rFonts w:ascii="Times New Roman" w:eastAsia="游ゴシック" w:hAnsi="Times New Roman" w:cs="Times New Roman"/>
                <w:color w:val="000000"/>
                <w:kern w:val="0"/>
                <w:sz w:val="24"/>
                <w:szCs w:val="24"/>
                <w:lang w:val="en-GB"/>
              </w:rPr>
              <w:t>(maximal PA area - minimal PA area) / PA pulse pressure</w:t>
            </w:r>
          </w:p>
        </w:tc>
      </w:tr>
      <w:tr w:rsidR="00FE2626" w:rsidRPr="005A1F88" w14:paraId="0771DC82" w14:textId="77777777" w:rsidTr="00DD4A51">
        <w:trPr>
          <w:trHeight w:val="308"/>
        </w:trPr>
        <w:tc>
          <w:tcPr>
            <w:tcW w:w="2977" w:type="dxa"/>
            <w:tcBorders>
              <w:top w:val="nil"/>
              <w:left w:val="nil"/>
              <w:bottom w:val="nil"/>
              <w:right w:val="nil"/>
            </w:tcBorders>
            <w:shd w:val="clear" w:color="auto" w:fill="auto"/>
            <w:hideMark/>
          </w:tcPr>
          <w:p w14:paraId="6D17494B" w14:textId="77777777" w:rsidR="00FE2626" w:rsidRPr="005A1F88" w:rsidRDefault="00FE2626" w:rsidP="004302D2">
            <w:pPr>
              <w:widowControl/>
              <w:spacing w:line="360" w:lineRule="auto"/>
              <w:jc w:val="left"/>
              <w:rPr>
                <w:rFonts w:ascii="Times New Roman" w:eastAsia="游ゴシック" w:hAnsi="Times New Roman" w:cs="Times New Roman"/>
                <w:color w:val="000000"/>
                <w:kern w:val="0"/>
                <w:sz w:val="24"/>
                <w:szCs w:val="24"/>
                <w:lang w:val="en-GB"/>
              </w:rPr>
            </w:pPr>
            <w:r w:rsidRPr="005A1F88">
              <w:rPr>
                <w:rFonts w:ascii="Times New Roman" w:eastAsia="游ゴシック" w:hAnsi="Times New Roman" w:cs="Times New Roman"/>
                <w:color w:val="000000"/>
                <w:kern w:val="0"/>
                <w:sz w:val="24"/>
                <w:szCs w:val="24"/>
                <w:lang w:val="en-GB"/>
              </w:rPr>
              <w:t>PA elastic modulus, mmHg</w:t>
            </w:r>
          </w:p>
        </w:tc>
        <w:tc>
          <w:tcPr>
            <w:tcW w:w="4111" w:type="dxa"/>
            <w:tcBorders>
              <w:top w:val="nil"/>
              <w:left w:val="nil"/>
              <w:bottom w:val="nil"/>
              <w:right w:val="nil"/>
            </w:tcBorders>
            <w:shd w:val="clear" w:color="auto" w:fill="auto"/>
            <w:noWrap/>
            <w:hideMark/>
          </w:tcPr>
          <w:p w14:paraId="3163A800" w14:textId="77777777" w:rsidR="00FE2626" w:rsidRPr="005A1F88" w:rsidRDefault="00FE2626" w:rsidP="004302D2">
            <w:pPr>
              <w:widowControl/>
              <w:spacing w:line="360" w:lineRule="auto"/>
              <w:jc w:val="left"/>
              <w:rPr>
                <w:rFonts w:ascii="Times New Roman" w:eastAsia="游ゴシック" w:hAnsi="Times New Roman" w:cs="Times New Roman"/>
                <w:color w:val="000000"/>
                <w:kern w:val="0"/>
                <w:sz w:val="24"/>
                <w:szCs w:val="24"/>
                <w:lang w:val="en-GB"/>
              </w:rPr>
            </w:pPr>
            <w:r w:rsidRPr="005A1F88">
              <w:rPr>
                <w:rFonts w:ascii="Times New Roman" w:eastAsia="游ゴシック" w:hAnsi="Times New Roman" w:cs="Times New Roman"/>
                <w:color w:val="000000"/>
                <w:kern w:val="0"/>
                <w:sz w:val="24"/>
                <w:szCs w:val="24"/>
                <w:lang w:val="en-GB"/>
              </w:rPr>
              <w:t>PA stiffness metric</w:t>
            </w:r>
          </w:p>
        </w:tc>
        <w:tc>
          <w:tcPr>
            <w:tcW w:w="5443" w:type="dxa"/>
            <w:tcBorders>
              <w:top w:val="nil"/>
              <w:left w:val="nil"/>
              <w:bottom w:val="nil"/>
              <w:right w:val="nil"/>
            </w:tcBorders>
            <w:shd w:val="clear" w:color="auto" w:fill="auto"/>
            <w:hideMark/>
          </w:tcPr>
          <w:p w14:paraId="5730D540" w14:textId="77777777" w:rsidR="00FE2626" w:rsidRPr="005A1F88" w:rsidRDefault="00FE2626" w:rsidP="004302D2">
            <w:pPr>
              <w:widowControl/>
              <w:spacing w:line="360" w:lineRule="auto"/>
              <w:jc w:val="left"/>
              <w:rPr>
                <w:rFonts w:ascii="Times New Roman" w:eastAsia="游ゴシック" w:hAnsi="Times New Roman" w:cs="Times New Roman"/>
                <w:color w:val="000000"/>
                <w:kern w:val="0"/>
                <w:sz w:val="24"/>
                <w:szCs w:val="24"/>
                <w:lang w:val="en-GB"/>
              </w:rPr>
            </w:pPr>
            <w:r w:rsidRPr="005A1F88">
              <w:rPr>
                <w:rFonts w:ascii="Times New Roman" w:eastAsia="游ゴシック" w:hAnsi="Times New Roman" w:cs="Times New Roman"/>
                <w:color w:val="000000"/>
                <w:kern w:val="0"/>
                <w:sz w:val="24"/>
                <w:szCs w:val="24"/>
                <w:lang w:val="en-GB"/>
              </w:rPr>
              <w:t>PA pulse pressure / (PA relative area change)</w:t>
            </w:r>
          </w:p>
        </w:tc>
      </w:tr>
      <w:tr w:rsidR="00FE2626" w:rsidRPr="005A1F88" w14:paraId="0F7D04C5" w14:textId="77777777" w:rsidTr="00DD4A51">
        <w:trPr>
          <w:trHeight w:val="315"/>
        </w:trPr>
        <w:tc>
          <w:tcPr>
            <w:tcW w:w="2977" w:type="dxa"/>
            <w:tcBorders>
              <w:top w:val="nil"/>
              <w:left w:val="nil"/>
              <w:bottom w:val="single" w:sz="8" w:space="0" w:color="auto"/>
              <w:right w:val="nil"/>
            </w:tcBorders>
            <w:shd w:val="clear" w:color="auto" w:fill="auto"/>
            <w:hideMark/>
          </w:tcPr>
          <w:p w14:paraId="36251C0D" w14:textId="77777777" w:rsidR="00FE2626" w:rsidRPr="005A1F88" w:rsidRDefault="00FE2626" w:rsidP="004302D2">
            <w:pPr>
              <w:widowControl/>
              <w:spacing w:line="360" w:lineRule="auto"/>
              <w:jc w:val="left"/>
              <w:rPr>
                <w:rFonts w:ascii="Times New Roman" w:eastAsia="游ゴシック" w:hAnsi="Times New Roman" w:cs="Times New Roman"/>
                <w:color w:val="000000"/>
                <w:kern w:val="0"/>
                <w:sz w:val="24"/>
                <w:szCs w:val="24"/>
                <w:lang w:val="en-GB"/>
              </w:rPr>
            </w:pPr>
            <w:r w:rsidRPr="005A1F88">
              <w:rPr>
                <w:rFonts w:ascii="Times New Roman" w:eastAsia="游ゴシック" w:hAnsi="Times New Roman" w:cs="Times New Roman"/>
                <w:color w:val="000000"/>
                <w:kern w:val="0"/>
                <w:sz w:val="24"/>
                <w:szCs w:val="24"/>
                <w:lang w:val="en-GB"/>
              </w:rPr>
              <w:t>PA stiffness index β</w:t>
            </w:r>
          </w:p>
        </w:tc>
        <w:tc>
          <w:tcPr>
            <w:tcW w:w="4111" w:type="dxa"/>
            <w:tcBorders>
              <w:top w:val="nil"/>
              <w:left w:val="nil"/>
              <w:bottom w:val="single" w:sz="8" w:space="0" w:color="auto"/>
              <w:right w:val="nil"/>
            </w:tcBorders>
            <w:shd w:val="clear" w:color="auto" w:fill="auto"/>
            <w:noWrap/>
            <w:hideMark/>
          </w:tcPr>
          <w:p w14:paraId="48B1FABC" w14:textId="77777777" w:rsidR="00FE2626" w:rsidRPr="005A1F88" w:rsidRDefault="00FE2626" w:rsidP="004302D2">
            <w:pPr>
              <w:widowControl/>
              <w:spacing w:line="360" w:lineRule="auto"/>
              <w:jc w:val="left"/>
              <w:rPr>
                <w:rFonts w:ascii="Times New Roman" w:eastAsia="游ゴシック" w:hAnsi="Times New Roman" w:cs="Times New Roman"/>
                <w:color w:val="000000"/>
                <w:kern w:val="0"/>
                <w:sz w:val="24"/>
                <w:szCs w:val="24"/>
                <w:lang w:val="en-GB"/>
              </w:rPr>
            </w:pPr>
            <w:r w:rsidRPr="005A1F88">
              <w:rPr>
                <w:rFonts w:ascii="Times New Roman" w:eastAsia="游ゴシック" w:hAnsi="Times New Roman" w:cs="Times New Roman"/>
                <w:color w:val="000000"/>
                <w:kern w:val="0"/>
                <w:sz w:val="24"/>
                <w:szCs w:val="24"/>
                <w:lang w:val="en-GB"/>
              </w:rPr>
              <w:t>PA stiffness metric</w:t>
            </w:r>
          </w:p>
        </w:tc>
        <w:tc>
          <w:tcPr>
            <w:tcW w:w="5443" w:type="dxa"/>
            <w:tcBorders>
              <w:top w:val="nil"/>
              <w:left w:val="nil"/>
              <w:bottom w:val="single" w:sz="8" w:space="0" w:color="auto"/>
              <w:right w:val="nil"/>
            </w:tcBorders>
            <w:shd w:val="clear" w:color="auto" w:fill="auto"/>
            <w:hideMark/>
          </w:tcPr>
          <w:p w14:paraId="6EECDA3B" w14:textId="77777777" w:rsidR="00FE2626" w:rsidRPr="005A1F88" w:rsidRDefault="00FE2626" w:rsidP="004302D2">
            <w:pPr>
              <w:widowControl/>
              <w:spacing w:line="360" w:lineRule="auto"/>
              <w:jc w:val="left"/>
              <w:rPr>
                <w:rFonts w:ascii="Times New Roman" w:eastAsia="游ゴシック" w:hAnsi="Times New Roman" w:cs="Times New Roman"/>
                <w:color w:val="000000"/>
                <w:kern w:val="0"/>
                <w:sz w:val="24"/>
                <w:szCs w:val="24"/>
                <w:lang w:val="en-GB"/>
              </w:rPr>
            </w:pPr>
            <w:r w:rsidRPr="005A1F88">
              <w:rPr>
                <w:rFonts w:ascii="Times New Roman" w:eastAsia="游ゴシック" w:hAnsi="Times New Roman" w:cs="Times New Roman"/>
                <w:i/>
                <w:iCs/>
                <w:color w:val="000000"/>
                <w:kern w:val="0"/>
                <w:sz w:val="24"/>
                <w:szCs w:val="24"/>
                <w:lang w:val="en-GB"/>
              </w:rPr>
              <w:t>Ln</w:t>
            </w:r>
            <w:r w:rsidRPr="005A1F88">
              <w:rPr>
                <w:rFonts w:ascii="Times New Roman" w:eastAsia="游ゴシック" w:hAnsi="Times New Roman" w:cs="Times New Roman"/>
                <w:color w:val="000000"/>
                <w:kern w:val="0"/>
                <w:sz w:val="24"/>
                <w:szCs w:val="24"/>
                <w:lang w:val="en-GB"/>
              </w:rPr>
              <w:t>{(sPAP / dPAP)} / (PA relative area change)</w:t>
            </w:r>
          </w:p>
        </w:tc>
      </w:tr>
    </w:tbl>
    <w:p w14:paraId="11EA88CB" w14:textId="62C0D9EA" w:rsidR="00F92862" w:rsidRPr="005A1F88" w:rsidRDefault="00FE2626" w:rsidP="00320B7A">
      <w:pPr>
        <w:widowControl/>
        <w:spacing w:line="480" w:lineRule="auto"/>
        <w:jc w:val="left"/>
        <w:rPr>
          <w:rFonts w:ascii="Times New Roman" w:eastAsia="ＭＳ 明朝" w:hAnsi="Times New Roman" w:cs="Times New Roman"/>
          <w:sz w:val="24"/>
          <w:szCs w:val="24"/>
          <w:lang w:val="en-GB"/>
        </w:rPr>
      </w:pPr>
      <w:r w:rsidRPr="005A1F88">
        <w:rPr>
          <w:rFonts w:ascii="Times New Roman" w:eastAsia="ＭＳ 明朝" w:hAnsi="Times New Roman" w:cs="Times New Roman"/>
          <w:sz w:val="24"/>
          <w:szCs w:val="24"/>
          <w:lang w:val="en-GB"/>
        </w:rPr>
        <w:t>Abbreviations: Ea, pulmonary arterial elastance; Ees, right ventricular elastance; PA, pulmonary artery; RV, right ventricle; mPAP, mean pulmonary arterial pressure; PAWP, pulmonary arterial wedge pressure; SVI, stroke volume index; RVESVI, right ventricular end-systolic volume index; CMR, cardiac magnetic resonance; RVED, right ventricular end-diastole; SV, stroke volume; RVEDP, right ventricular end-diastolic pressure; RVPd, diastolic right ventricular pressure; sPAP/dPAP, systolic/diastolic pulmonary arterial pressure</w:t>
      </w:r>
    </w:p>
    <w:p w14:paraId="1B74C6E5" w14:textId="69FEED58" w:rsidR="00DF3D4E" w:rsidRPr="005A1F88" w:rsidRDefault="00DF3D4E" w:rsidP="00320B7A">
      <w:pPr>
        <w:widowControl/>
        <w:spacing w:line="480" w:lineRule="auto"/>
        <w:jc w:val="left"/>
        <w:rPr>
          <w:rFonts w:ascii="Times New Roman" w:eastAsia="ＭＳ 明朝" w:hAnsi="Times New Roman" w:cs="Times New Roman"/>
          <w:sz w:val="24"/>
          <w:szCs w:val="24"/>
          <w:lang w:val="en-GB"/>
        </w:rPr>
      </w:pPr>
    </w:p>
    <w:p w14:paraId="4AA29717" w14:textId="77777777" w:rsidR="00170ED6" w:rsidRPr="005A1F88" w:rsidRDefault="00170ED6">
      <w:pPr>
        <w:widowControl/>
        <w:jc w:val="left"/>
        <w:rPr>
          <w:rFonts w:ascii="Times New Roman" w:hAnsi="Times New Roman" w:cs="Times New Roman"/>
          <w:b/>
          <w:sz w:val="24"/>
          <w:szCs w:val="24"/>
          <w:lang w:val="en-GB"/>
        </w:rPr>
      </w:pPr>
      <w:r w:rsidRPr="005A1F88">
        <w:rPr>
          <w:rFonts w:ascii="Times New Roman" w:hAnsi="Times New Roman" w:cs="Times New Roman"/>
          <w:b/>
          <w:sz w:val="24"/>
          <w:szCs w:val="24"/>
          <w:lang w:val="en-GB"/>
        </w:rPr>
        <w:br w:type="page"/>
      </w:r>
    </w:p>
    <w:p w14:paraId="6AD4004C" w14:textId="77777777" w:rsidR="00D838AD" w:rsidRPr="005A1F88" w:rsidRDefault="00D838AD" w:rsidP="004D5250">
      <w:pPr>
        <w:widowControl/>
        <w:spacing w:line="480" w:lineRule="auto"/>
        <w:jc w:val="left"/>
        <w:rPr>
          <w:rFonts w:ascii="Times New Roman" w:eastAsia="ＭＳ 明朝" w:hAnsi="Times New Roman" w:cs="Times New Roman"/>
          <w:b/>
          <w:sz w:val="24"/>
          <w:szCs w:val="24"/>
          <w:lang w:val="en-GB"/>
        </w:rPr>
        <w:sectPr w:rsidR="00D838AD" w:rsidRPr="005A1F88" w:rsidSect="00D838AD">
          <w:pgSz w:w="15842" w:h="12242" w:orient="landscape" w:code="1"/>
          <w:pgMar w:top="1077" w:right="1440" w:bottom="1077" w:left="1440" w:header="851" w:footer="992" w:gutter="0"/>
          <w:cols w:space="425"/>
          <w:docGrid w:type="lines" w:linePitch="360"/>
        </w:sectPr>
      </w:pPr>
    </w:p>
    <w:p w14:paraId="4FBE19FC" w14:textId="2894AD95" w:rsidR="004D5250" w:rsidRPr="005A1F88" w:rsidRDefault="004D5250" w:rsidP="004D5250">
      <w:pPr>
        <w:widowControl/>
        <w:spacing w:line="480" w:lineRule="auto"/>
        <w:jc w:val="left"/>
        <w:rPr>
          <w:rFonts w:ascii="Times New Roman" w:eastAsia="ＭＳ 明朝" w:hAnsi="Times New Roman" w:cs="Times New Roman"/>
          <w:b/>
          <w:sz w:val="24"/>
          <w:szCs w:val="24"/>
          <w:lang w:val="en-GB"/>
        </w:rPr>
      </w:pPr>
      <w:r w:rsidRPr="005A1F88">
        <w:rPr>
          <w:rFonts w:ascii="Times New Roman" w:eastAsia="ＭＳ 明朝" w:hAnsi="Times New Roman" w:cs="Times New Roman"/>
          <w:b/>
          <w:sz w:val="24"/>
          <w:szCs w:val="24"/>
          <w:lang w:val="en-GB"/>
        </w:rPr>
        <w:lastRenderedPageBreak/>
        <w:t>References</w:t>
      </w:r>
    </w:p>
    <w:p w14:paraId="15FF1E3E" w14:textId="77777777" w:rsidR="004302D2" w:rsidRPr="005A1F88" w:rsidRDefault="006C795B" w:rsidP="004302D2">
      <w:pPr>
        <w:pStyle w:val="EndNoteBibliography"/>
        <w:spacing w:line="480" w:lineRule="exact"/>
        <w:rPr>
          <w:rFonts w:ascii="Times New Roman" w:hAnsi="Times New Roman" w:cs="Times New Roman"/>
          <w:sz w:val="24"/>
          <w:szCs w:val="24"/>
          <w:lang w:val="en-GB"/>
        </w:rPr>
      </w:pPr>
      <w:r w:rsidRPr="005A1F88">
        <w:rPr>
          <w:rFonts w:ascii="Times New Roman" w:eastAsia="ＭＳ 明朝" w:hAnsi="Times New Roman" w:cs="Times New Roman"/>
          <w:sz w:val="24"/>
          <w:szCs w:val="24"/>
          <w:lang w:val="en-GB"/>
        </w:rPr>
        <w:fldChar w:fldCharType="begin"/>
      </w:r>
      <w:r w:rsidRPr="005A1F88">
        <w:rPr>
          <w:rFonts w:ascii="Times New Roman" w:eastAsia="ＭＳ 明朝" w:hAnsi="Times New Roman" w:cs="Times New Roman"/>
          <w:sz w:val="24"/>
          <w:szCs w:val="24"/>
          <w:lang w:val="en-GB"/>
        </w:rPr>
        <w:instrText xml:space="preserve"> ADDIN EN.REFLIST </w:instrText>
      </w:r>
      <w:r w:rsidRPr="005A1F88">
        <w:rPr>
          <w:rFonts w:ascii="Times New Roman" w:eastAsia="ＭＳ 明朝" w:hAnsi="Times New Roman" w:cs="Times New Roman"/>
          <w:sz w:val="24"/>
          <w:szCs w:val="24"/>
          <w:lang w:val="en-GB"/>
        </w:rPr>
        <w:fldChar w:fldCharType="separate"/>
      </w:r>
      <w:r w:rsidR="004302D2" w:rsidRPr="005A1F88">
        <w:rPr>
          <w:rFonts w:ascii="Times New Roman" w:hAnsi="Times New Roman" w:cs="Times New Roman"/>
          <w:sz w:val="24"/>
          <w:szCs w:val="24"/>
          <w:lang w:val="en-GB"/>
        </w:rPr>
        <w:t>1.</w:t>
      </w:r>
      <w:r w:rsidR="004302D2" w:rsidRPr="005A1F88">
        <w:rPr>
          <w:rFonts w:ascii="Times New Roman" w:hAnsi="Times New Roman" w:cs="Times New Roman"/>
          <w:sz w:val="24"/>
          <w:szCs w:val="24"/>
          <w:lang w:val="en-GB"/>
        </w:rPr>
        <w:tab/>
        <w:t>van den Hoogen F, Khanna D, Fransen J, Johnson SR, Baron M, Tyndall A, et al. 2013 classification criteria for systemic sclerosis: an American college of rheumatology/European league against rheumatism collaborative initiative. Ann Rheum Dis 2013;72:1747-55.</w:t>
      </w:r>
    </w:p>
    <w:p w14:paraId="38A8295A" w14:textId="77777777" w:rsidR="004302D2" w:rsidRPr="005A1F88" w:rsidRDefault="004302D2" w:rsidP="004302D2">
      <w:pPr>
        <w:pStyle w:val="EndNoteBibliography"/>
        <w:spacing w:line="480" w:lineRule="exact"/>
        <w:rPr>
          <w:rFonts w:ascii="Times New Roman" w:hAnsi="Times New Roman" w:cs="Times New Roman"/>
          <w:sz w:val="24"/>
          <w:szCs w:val="24"/>
          <w:lang w:val="en-GB"/>
        </w:rPr>
      </w:pPr>
      <w:r w:rsidRPr="005A1F88">
        <w:rPr>
          <w:rFonts w:ascii="Times New Roman" w:hAnsi="Times New Roman" w:cs="Times New Roman"/>
          <w:sz w:val="24"/>
          <w:szCs w:val="24"/>
          <w:lang w:val="en-GB"/>
        </w:rPr>
        <w:t>2.</w:t>
      </w:r>
      <w:r w:rsidRPr="005A1F88">
        <w:rPr>
          <w:rFonts w:ascii="Times New Roman" w:hAnsi="Times New Roman" w:cs="Times New Roman"/>
          <w:sz w:val="24"/>
          <w:szCs w:val="24"/>
          <w:lang w:val="en-GB"/>
        </w:rPr>
        <w:tab/>
        <w:t>Hochberg MC. Updating the American college of rheumatology revised criteria for the classification of systemic lupus erythematosus. Arthritis Rheum 1997;40:1725-.</w:t>
      </w:r>
    </w:p>
    <w:p w14:paraId="0B901A67" w14:textId="77777777" w:rsidR="004302D2" w:rsidRPr="005A1F88" w:rsidRDefault="004302D2" w:rsidP="004302D2">
      <w:pPr>
        <w:pStyle w:val="EndNoteBibliography"/>
        <w:spacing w:line="480" w:lineRule="exact"/>
        <w:rPr>
          <w:rFonts w:ascii="Times New Roman" w:hAnsi="Times New Roman" w:cs="Times New Roman"/>
          <w:sz w:val="24"/>
          <w:szCs w:val="24"/>
          <w:lang w:val="en-GB"/>
        </w:rPr>
      </w:pPr>
      <w:r w:rsidRPr="005A1F88">
        <w:rPr>
          <w:rFonts w:ascii="Times New Roman" w:hAnsi="Times New Roman" w:cs="Times New Roman"/>
          <w:sz w:val="24"/>
          <w:szCs w:val="24"/>
          <w:lang w:val="en-GB"/>
        </w:rPr>
        <w:t>3.</w:t>
      </w:r>
      <w:r w:rsidRPr="005A1F88">
        <w:rPr>
          <w:rFonts w:ascii="Times New Roman" w:hAnsi="Times New Roman" w:cs="Times New Roman"/>
          <w:sz w:val="24"/>
          <w:szCs w:val="24"/>
          <w:lang w:val="en-GB"/>
        </w:rPr>
        <w:tab/>
        <w:t>Petri M, Orbai A-M, Alarcón GS, Gordon C, Merrill JT, Fortin PR, et al. Derivation and validation of the Systemic Lupus International Collaborating Clinics classification criteria for systemic lupus erythematosus. Arthritis Rheum 2012;64:2677-86.</w:t>
      </w:r>
    </w:p>
    <w:p w14:paraId="5FB11278" w14:textId="77777777" w:rsidR="004302D2" w:rsidRPr="005A1F88" w:rsidRDefault="004302D2" w:rsidP="004302D2">
      <w:pPr>
        <w:pStyle w:val="EndNoteBibliography"/>
        <w:spacing w:line="480" w:lineRule="exact"/>
        <w:rPr>
          <w:rFonts w:ascii="Times New Roman" w:hAnsi="Times New Roman" w:cs="Times New Roman"/>
          <w:sz w:val="24"/>
          <w:szCs w:val="24"/>
          <w:lang w:val="en-GB"/>
        </w:rPr>
      </w:pPr>
      <w:r w:rsidRPr="005A1F88">
        <w:rPr>
          <w:rFonts w:ascii="Times New Roman" w:hAnsi="Times New Roman" w:cs="Times New Roman"/>
          <w:sz w:val="24"/>
          <w:szCs w:val="24"/>
          <w:lang w:val="en-GB"/>
        </w:rPr>
        <w:t>4.</w:t>
      </w:r>
      <w:r w:rsidRPr="005A1F88">
        <w:rPr>
          <w:rFonts w:ascii="Times New Roman" w:hAnsi="Times New Roman" w:cs="Times New Roman"/>
          <w:sz w:val="24"/>
          <w:szCs w:val="24"/>
          <w:lang w:val="en-GB"/>
        </w:rPr>
        <w:tab/>
        <w:t>Shiboski SC, Shiboski CH, Criswell L, Baer A, Challacombe S, Lanfranchi H, et al. American College of Rheumatology classification criteria for Sjogren's syndrome: a data-driven, expert consensus approach in the Sjogren's International Collaborative Clinical Alliance cohort. Arthritis Care Res (Hoboken) 2012;64:475-87.</w:t>
      </w:r>
    </w:p>
    <w:p w14:paraId="5145D8FB" w14:textId="77777777" w:rsidR="004302D2" w:rsidRPr="005A1F88" w:rsidRDefault="004302D2" w:rsidP="004302D2">
      <w:pPr>
        <w:pStyle w:val="EndNoteBibliography"/>
        <w:spacing w:line="480" w:lineRule="exact"/>
        <w:rPr>
          <w:rFonts w:ascii="Times New Roman" w:hAnsi="Times New Roman" w:cs="Times New Roman"/>
          <w:sz w:val="24"/>
          <w:szCs w:val="24"/>
          <w:lang w:val="en-GB"/>
        </w:rPr>
      </w:pPr>
      <w:r w:rsidRPr="005A1F88">
        <w:rPr>
          <w:rFonts w:ascii="Times New Roman" w:hAnsi="Times New Roman" w:cs="Times New Roman"/>
          <w:sz w:val="24"/>
          <w:szCs w:val="24"/>
          <w:lang w:val="en-GB"/>
        </w:rPr>
        <w:t>5.</w:t>
      </w:r>
      <w:r w:rsidRPr="005A1F88">
        <w:rPr>
          <w:rFonts w:ascii="Times New Roman" w:hAnsi="Times New Roman" w:cs="Times New Roman"/>
          <w:sz w:val="24"/>
          <w:szCs w:val="24"/>
          <w:lang w:val="en-GB"/>
        </w:rPr>
        <w:tab/>
        <w:t>Ortega-Hernandez OD, Shoenfeld Y. Mixed connective tissue disease: an overview of clinical manifestations, diagnosis and treatment. Best Pract Res Clin Rheumatol 2012;26:61-72.</w:t>
      </w:r>
    </w:p>
    <w:p w14:paraId="7395804B" w14:textId="77777777" w:rsidR="004302D2" w:rsidRPr="005A1F88" w:rsidRDefault="004302D2" w:rsidP="004302D2">
      <w:pPr>
        <w:pStyle w:val="EndNoteBibliography"/>
        <w:spacing w:line="480" w:lineRule="exact"/>
        <w:rPr>
          <w:rFonts w:ascii="Times New Roman" w:hAnsi="Times New Roman" w:cs="Times New Roman"/>
          <w:sz w:val="24"/>
          <w:szCs w:val="24"/>
          <w:lang w:val="en-GB"/>
        </w:rPr>
      </w:pPr>
      <w:r w:rsidRPr="005A1F88">
        <w:rPr>
          <w:rFonts w:ascii="Times New Roman" w:hAnsi="Times New Roman" w:cs="Times New Roman"/>
          <w:sz w:val="24"/>
          <w:szCs w:val="24"/>
          <w:lang w:val="en-GB"/>
        </w:rPr>
        <w:t>6.</w:t>
      </w:r>
      <w:r w:rsidRPr="005A1F88">
        <w:rPr>
          <w:rFonts w:ascii="Times New Roman" w:hAnsi="Times New Roman" w:cs="Times New Roman"/>
          <w:sz w:val="24"/>
          <w:szCs w:val="24"/>
          <w:lang w:val="en-GB"/>
        </w:rPr>
        <w:tab/>
        <w:t>LeRoy EC, Medsger TA, Jr. Criteria for the classification of early systemic sclerosis. J Rheumatol 2001;28:1573-6.</w:t>
      </w:r>
    </w:p>
    <w:p w14:paraId="01CA423B" w14:textId="77777777" w:rsidR="004302D2" w:rsidRPr="005A1F88" w:rsidRDefault="004302D2" w:rsidP="004302D2">
      <w:pPr>
        <w:pStyle w:val="EndNoteBibliography"/>
        <w:spacing w:line="480" w:lineRule="exact"/>
        <w:rPr>
          <w:rFonts w:ascii="Times New Roman" w:hAnsi="Times New Roman" w:cs="Times New Roman"/>
          <w:sz w:val="24"/>
          <w:szCs w:val="24"/>
          <w:lang w:val="en-GB"/>
        </w:rPr>
      </w:pPr>
      <w:r w:rsidRPr="005A1F88">
        <w:rPr>
          <w:rFonts w:ascii="Times New Roman" w:hAnsi="Times New Roman" w:cs="Times New Roman"/>
          <w:sz w:val="24"/>
          <w:szCs w:val="24"/>
          <w:lang w:val="en-GB"/>
        </w:rPr>
        <w:t>7.</w:t>
      </w:r>
      <w:r w:rsidRPr="005A1F88">
        <w:rPr>
          <w:rFonts w:ascii="Times New Roman" w:hAnsi="Times New Roman" w:cs="Times New Roman"/>
          <w:sz w:val="24"/>
          <w:szCs w:val="24"/>
          <w:lang w:val="en-GB"/>
        </w:rPr>
        <w:tab/>
        <w:t>Rudski LG, Lai WW, Afilalo J, Hua L, Handschumacher MD, Chandrasekaran K, et al. Guidelines for the echocardiographic assessment of the right heart in adults: a report from the American Society of Echocardiography endorsed by the European Association of Echocardiography, a registered branch of the European Society of Cardiology, and the Canadian Society of Echocardiography. J Am Soc Echocardiogr 2010;23:685-713; quiz 86-8.</w:t>
      </w:r>
    </w:p>
    <w:p w14:paraId="03973018" w14:textId="77777777" w:rsidR="004302D2" w:rsidRPr="005A1F88" w:rsidRDefault="004302D2" w:rsidP="004302D2">
      <w:pPr>
        <w:pStyle w:val="EndNoteBibliography"/>
        <w:spacing w:line="480" w:lineRule="exact"/>
        <w:rPr>
          <w:rFonts w:ascii="Times New Roman" w:hAnsi="Times New Roman" w:cs="Times New Roman"/>
          <w:sz w:val="24"/>
          <w:szCs w:val="24"/>
          <w:lang w:val="en-GB"/>
        </w:rPr>
      </w:pPr>
      <w:r w:rsidRPr="005A1F88">
        <w:rPr>
          <w:rFonts w:ascii="Times New Roman" w:hAnsi="Times New Roman" w:cs="Times New Roman"/>
          <w:sz w:val="24"/>
          <w:szCs w:val="24"/>
          <w:lang w:val="en-GB"/>
        </w:rPr>
        <w:t>8.</w:t>
      </w:r>
      <w:r w:rsidRPr="005A1F88">
        <w:rPr>
          <w:rFonts w:ascii="Times New Roman" w:hAnsi="Times New Roman" w:cs="Times New Roman"/>
          <w:sz w:val="24"/>
          <w:szCs w:val="24"/>
          <w:lang w:val="en-GB"/>
        </w:rPr>
        <w:tab/>
        <w:t>Bolca O, Gungor B, Gurkan U, Yilmaz H. Assessment of right ventricular systolic function in patients with pulmonary hypertension. J Am Soc Echocardiogr 2012;25:804.</w:t>
      </w:r>
    </w:p>
    <w:p w14:paraId="4DE545BB" w14:textId="77777777" w:rsidR="004302D2" w:rsidRPr="005A1F88" w:rsidRDefault="004302D2" w:rsidP="004302D2">
      <w:pPr>
        <w:pStyle w:val="EndNoteBibliography"/>
        <w:spacing w:line="480" w:lineRule="exact"/>
        <w:rPr>
          <w:rFonts w:ascii="Times New Roman" w:hAnsi="Times New Roman" w:cs="Times New Roman"/>
          <w:sz w:val="24"/>
          <w:szCs w:val="24"/>
          <w:lang w:val="en-GB"/>
        </w:rPr>
      </w:pPr>
      <w:r w:rsidRPr="005A1F88">
        <w:rPr>
          <w:rFonts w:ascii="Times New Roman" w:hAnsi="Times New Roman" w:cs="Times New Roman"/>
          <w:sz w:val="24"/>
          <w:szCs w:val="24"/>
          <w:lang w:val="en-GB"/>
        </w:rPr>
        <w:t>9.</w:t>
      </w:r>
      <w:r w:rsidRPr="005A1F88">
        <w:rPr>
          <w:rFonts w:ascii="Times New Roman" w:hAnsi="Times New Roman" w:cs="Times New Roman"/>
          <w:sz w:val="24"/>
          <w:szCs w:val="24"/>
          <w:lang w:val="en-GB"/>
        </w:rPr>
        <w:tab/>
        <w:t>[Guideline of respiratory function tests--spirometry, flow-volume curve, diffusion capacity of the lung]. Nihon Kokyuki Gakkai Zasshi 2004;Suppl:1-56.</w:t>
      </w:r>
    </w:p>
    <w:p w14:paraId="730042DD" w14:textId="77777777" w:rsidR="004302D2" w:rsidRPr="005A1F88" w:rsidRDefault="004302D2" w:rsidP="004302D2">
      <w:pPr>
        <w:pStyle w:val="EndNoteBibliography"/>
        <w:spacing w:line="480" w:lineRule="exact"/>
        <w:rPr>
          <w:rFonts w:ascii="Times New Roman" w:hAnsi="Times New Roman" w:cs="Times New Roman"/>
          <w:sz w:val="24"/>
          <w:szCs w:val="24"/>
          <w:lang w:val="en-GB"/>
        </w:rPr>
      </w:pPr>
      <w:r w:rsidRPr="005A1F88">
        <w:rPr>
          <w:rFonts w:ascii="Times New Roman" w:hAnsi="Times New Roman" w:cs="Times New Roman"/>
          <w:sz w:val="24"/>
          <w:szCs w:val="24"/>
          <w:lang w:val="en-GB"/>
        </w:rPr>
        <w:lastRenderedPageBreak/>
        <w:t>10.</w:t>
      </w:r>
      <w:r w:rsidRPr="005A1F88">
        <w:rPr>
          <w:rFonts w:ascii="Times New Roman" w:hAnsi="Times New Roman" w:cs="Times New Roman"/>
          <w:sz w:val="24"/>
          <w:szCs w:val="24"/>
          <w:lang w:val="en-GB"/>
        </w:rPr>
        <w:tab/>
        <w:t>Culver BH, Graham BL, Coates AL, Wanger J, Berry CE, Clarke PK, et al. Recommendations for a Standardized Pulmonary Function Report. An Official American Thoracic Society Technical Statement. Am J Respir Crit Care Med 2017;196:1463-72.</w:t>
      </w:r>
    </w:p>
    <w:p w14:paraId="20D7A7D0" w14:textId="77777777" w:rsidR="004302D2" w:rsidRPr="005A1F88" w:rsidRDefault="004302D2" w:rsidP="004302D2">
      <w:pPr>
        <w:pStyle w:val="EndNoteBibliography"/>
        <w:spacing w:line="480" w:lineRule="exact"/>
        <w:rPr>
          <w:rFonts w:ascii="Times New Roman" w:hAnsi="Times New Roman" w:cs="Times New Roman"/>
          <w:sz w:val="24"/>
          <w:szCs w:val="24"/>
          <w:lang w:val="en-GB"/>
        </w:rPr>
      </w:pPr>
      <w:r w:rsidRPr="005A1F88">
        <w:rPr>
          <w:rFonts w:ascii="Times New Roman" w:hAnsi="Times New Roman" w:cs="Times New Roman"/>
          <w:sz w:val="24"/>
          <w:szCs w:val="24"/>
          <w:lang w:val="en-GB"/>
        </w:rPr>
        <w:t>11.</w:t>
      </w:r>
      <w:r w:rsidRPr="005A1F88">
        <w:rPr>
          <w:rFonts w:ascii="Times New Roman" w:hAnsi="Times New Roman" w:cs="Times New Roman"/>
          <w:sz w:val="24"/>
          <w:szCs w:val="24"/>
          <w:lang w:val="en-GB"/>
        </w:rPr>
        <w:tab/>
        <w:t>Patterson JA, Stuart EA, Ford JB. Use of propensity score methods to address adverse events associated with the storage time of blood in an obstetric population: a comparison of methods. BMC Res Notes 2016;9:367.</w:t>
      </w:r>
    </w:p>
    <w:p w14:paraId="4DB2826A" w14:textId="0DAF803F" w:rsidR="004D5250" w:rsidRPr="005A1F88" w:rsidRDefault="006C795B" w:rsidP="004302D2">
      <w:pPr>
        <w:widowControl/>
        <w:spacing w:line="480" w:lineRule="exact"/>
        <w:jc w:val="left"/>
        <w:rPr>
          <w:rFonts w:ascii="Times New Roman" w:eastAsia="ＭＳ 明朝" w:hAnsi="Times New Roman" w:cs="Times New Roman"/>
          <w:sz w:val="24"/>
          <w:szCs w:val="24"/>
          <w:lang w:val="en-GB"/>
        </w:rPr>
      </w:pPr>
      <w:r w:rsidRPr="005A1F88">
        <w:rPr>
          <w:rFonts w:ascii="Times New Roman" w:eastAsia="ＭＳ 明朝" w:hAnsi="Times New Roman" w:cs="Times New Roman"/>
          <w:sz w:val="24"/>
          <w:szCs w:val="24"/>
          <w:lang w:val="en-GB"/>
        </w:rPr>
        <w:fldChar w:fldCharType="end"/>
      </w:r>
    </w:p>
    <w:sectPr w:rsidR="004D5250" w:rsidRPr="005A1F88" w:rsidSect="004302D2">
      <w:pgSz w:w="12242" w:h="15842" w:code="1"/>
      <w:pgMar w:top="1440" w:right="1077" w:bottom="1440" w:left="1077"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46A5B8" w14:textId="77777777" w:rsidR="0044009A" w:rsidRDefault="0044009A" w:rsidP="00584D55">
      <w:r>
        <w:separator/>
      </w:r>
    </w:p>
  </w:endnote>
  <w:endnote w:type="continuationSeparator" w:id="0">
    <w:p w14:paraId="20E8F32C" w14:textId="77777777" w:rsidR="0044009A" w:rsidRDefault="0044009A" w:rsidP="00584D55">
      <w:r>
        <w:continuationSeparator/>
      </w:r>
    </w:p>
  </w:endnote>
  <w:endnote w:type="continuationNotice" w:id="1">
    <w:p w14:paraId="725ED32F" w14:textId="77777777" w:rsidR="0044009A" w:rsidRDefault="0044009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ＭＳ Ｐゴシック">
    <w:panose1 w:val="020B0600070205080204"/>
    <w:charset w:val="80"/>
    <w:family w:val="modern"/>
    <w:pitch w:val="variable"/>
    <w:sig w:usb0="E00002FF" w:usb1="6AC7FDFB" w:usb2="08000012" w:usb3="00000000" w:csb0="0002009F" w:csb1="00000000"/>
  </w:font>
  <w:font w:name="游ゴシック">
    <w:altName w:val="Yu Gothic"/>
    <w:panose1 w:val="020B0400000000000000"/>
    <w:charset w:val="80"/>
    <w:family w:val="modern"/>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B45EF3" w14:textId="77777777" w:rsidR="006D5B26" w:rsidRDefault="006D5B26" w:rsidP="00F26582">
    <w:pPr>
      <w:pStyle w:val="a7"/>
      <w:framePr w:wrap="around" w:vAnchor="text" w:hAnchor="margin" w:xAlign="right" w:y="1"/>
      <w:rPr>
        <w:rStyle w:val="af0"/>
      </w:rPr>
    </w:pPr>
    <w:r>
      <w:rPr>
        <w:rStyle w:val="af0"/>
      </w:rPr>
      <w:fldChar w:fldCharType="begin"/>
    </w:r>
    <w:r>
      <w:rPr>
        <w:rStyle w:val="af0"/>
      </w:rPr>
      <w:instrText xml:space="preserve">PAGE  </w:instrText>
    </w:r>
    <w:r>
      <w:rPr>
        <w:rStyle w:val="af0"/>
      </w:rPr>
      <w:fldChar w:fldCharType="end"/>
    </w:r>
  </w:p>
  <w:p w14:paraId="0DB451D7" w14:textId="77777777" w:rsidR="006D5B26" w:rsidRDefault="006D5B26" w:rsidP="00297EFE">
    <w:pPr>
      <w:pStyle w:val="a7"/>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0CFFE6" w14:textId="3ADCFC32" w:rsidR="006D5B26" w:rsidRPr="00D223EB" w:rsidRDefault="006D5B26" w:rsidP="00F26582">
    <w:pPr>
      <w:pStyle w:val="a7"/>
      <w:framePr w:wrap="around" w:vAnchor="text" w:hAnchor="margin" w:xAlign="right" w:y="1"/>
      <w:rPr>
        <w:rStyle w:val="af0"/>
        <w:rFonts w:ascii="Times New Roman" w:hAnsi="Times New Roman" w:cs="Times New Roman"/>
        <w:sz w:val="24"/>
        <w:szCs w:val="24"/>
      </w:rPr>
    </w:pPr>
    <w:r w:rsidRPr="00D223EB">
      <w:rPr>
        <w:rStyle w:val="af0"/>
        <w:rFonts w:ascii="Times New Roman" w:hAnsi="Times New Roman" w:cs="Times New Roman"/>
        <w:sz w:val="24"/>
        <w:szCs w:val="24"/>
      </w:rPr>
      <w:fldChar w:fldCharType="begin"/>
    </w:r>
    <w:r w:rsidRPr="00D223EB">
      <w:rPr>
        <w:rStyle w:val="af0"/>
        <w:rFonts w:ascii="Times New Roman" w:hAnsi="Times New Roman" w:cs="Times New Roman"/>
        <w:sz w:val="24"/>
        <w:szCs w:val="24"/>
      </w:rPr>
      <w:instrText xml:space="preserve">PAGE  </w:instrText>
    </w:r>
    <w:r w:rsidRPr="00D223EB">
      <w:rPr>
        <w:rStyle w:val="af0"/>
        <w:rFonts w:ascii="Times New Roman" w:hAnsi="Times New Roman" w:cs="Times New Roman"/>
        <w:sz w:val="24"/>
        <w:szCs w:val="24"/>
      </w:rPr>
      <w:fldChar w:fldCharType="separate"/>
    </w:r>
    <w:r w:rsidR="003A113D">
      <w:rPr>
        <w:rStyle w:val="af0"/>
        <w:rFonts w:ascii="Times New Roman" w:hAnsi="Times New Roman" w:cs="Times New Roman"/>
        <w:noProof/>
        <w:sz w:val="24"/>
        <w:szCs w:val="24"/>
      </w:rPr>
      <w:t>19</w:t>
    </w:r>
    <w:r w:rsidRPr="00D223EB">
      <w:rPr>
        <w:rStyle w:val="af0"/>
        <w:rFonts w:ascii="Times New Roman" w:hAnsi="Times New Roman" w:cs="Times New Roman"/>
        <w:sz w:val="24"/>
        <w:szCs w:val="24"/>
      </w:rPr>
      <w:fldChar w:fldCharType="end"/>
    </w:r>
  </w:p>
  <w:p w14:paraId="07604393" w14:textId="77777777" w:rsidR="006D5B26" w:rsidRPr="00D223EB" w:rsidRDefault="006D5B26" w:rsidP="007A3A13">
    <w:pPr>
      <w:pStyle w:val="a7"/>
      <w:ind w:right="360"/>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8E3066" w14:textId="77777777" w:rsidR="0044009A" w:rsidRDefault="0044009A" w:rsidP="00584D55">
      <w:r>
        <w:separator/>
      </w:r>
    </w:p>
  </w:footnote>
  <w:footnote w:type="continuationSeparator" w:id="0">
    <w:p w14:paraId="7300A0EF" w14:textId="77777777" w:rsidR="0044009A" w:rsidRDefault="0044009A" w:rsidP="00584D55">
      <w:r>
        <w:continuationSeparator/>
      </w:r>
    </w:p>
  </w:footnote>
  <w:footnote w:type="continuationNotice" w:id="1">
    <w:p w14:paraId="599BEBAD" w14:textId="77777777" w:rsidR="0044009A" w:rsidRDefault="0044009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F1B1589"/>
    <w:multiLevelType w:val="hybridMultilevel"/>
    <w:tmpl w:val="D22A24EA"/>
    <w:lvl w:ilvl="0" w:tplc="1EF27A36">
      <w:start w:val="1"/>
      <w:numFmt w:val="decimal"/>
      <w:lvlText w:val="[%1]"/>
      <w:lvlJc w:val="left"/>
      <w:pPr>
        <w:ind w:left="480" w:hanging="480"/>
      </w:pPr>
      <w:rPr>
        <w:rFonts w:hint="eastAsia"/>
        <w:b w:val="0"/>
        <w:color w:val="auto"/>
      </w:rPr>
    </w:lvl>
    <w:lvl w:ilvl="1" w:tplc="04090019" w:tentative="1">
      <w:start w:val="1"/>
      <w:numFmt w:val="ideographTraditional"/>
      <w:lvlText w:val="%2、"/>
      <w:lvlJc w:val="left"/>
      <w:pPr>
        <w:ind w:left="960" w:hanging="480"/>
      </w:pPr>
      <w:rPr>
        <w:rFonts w:ascii="PMingLiU" w:eastAsia="PMingLiU" w:hAnsi="PMingLiU"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PMingLiU" w:eastAsia="PMingLiU" w:hAnsi="PMingLiU"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PMingLiU" w:eastAsia="PMingLiU" w:hAnsi="PMingLiU" w:hint="eastAsia"/>
      </w:rPr>
    </w:lvl>
    <w:lvl w:ilvl="8" w:tplc="0409001B" w:tentative="1">
      <w:start w:val="1"/>
      <w:numFmt w:val="lowerRoman"/>
      <w:lvlText w:val="%9."/>
      <w:lvlJc w:val="right"/>
      <w:pPr>
        <w:ind w:left="432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removePersonalInformation/>
  <w:removeDateAndTime/>
  <w:bordersDoNotSurroundHeader/>
  <w:bordersDoNotSurroundFooter/>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activeWritingStyle w:appName="MSWord" w:lang="ja-JP" w:vendorID="64" w:dllVersion="0" w:nlCheck="1" w:checkStyle="1"/>
  <w:activeWritingStyle w:appName="MSWord" w:lang="en-US" w:vendorID="64" w:dllVersion="6" w:nlCheck="1" w:checkStyle="1"/>
  <w:activeWritingStyle w:appName="MSWord" w:lang="ja-JP" w:vendorID="64" w:dllVersion="6" w:nlCheck="1" w:checkStyle="1"/>
  <w:activeWritingStyle w:appName="MSWord" w:lang="en-GB" w:vendorID="64" w:dllVersion="4096" w:nlCheck="1" w:checkStyle="0"/>
  <w:activeWritingStyle w:appName="MSWord" w:lang="en-US" w:vendorID="64" w:dllVersion="4096" w:nlCheck="1" w:checkStyle="0"/>
  <w:proofState w:spelling="clean" w:grammar="clean"/>
  <w:trackRevisions/>
  <w:defaultTabStop w:val="840"/>
  <w:drawingGridHorizontalSpacing w:val="105"/>
  <w:displayHorizontalDrawingGridEvery w:val="0"/>
  <w:displayVerticalDrawingGridEvery w:val="2"/>
  <w:characterSpacingControl w:val="compressPunctuation"/>
  <w:hdrShapeDefaults>
    <o:shapedefaults v:ext="edit" spidmax="18433">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Rheumatology(Oxford)&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2s0pa0xvtd55eds28529dut9vxsad9t0t0&quot;&gt;My EndNote Library&lt;record-ids&gt;&lt;item&gt;38&lt;/item&gt;&lt;item&gt;45&lt;/item&gt;&lt;item&gt;367&lt;/item&gt;&lt;item&gt;368&lt;/item&gt;&lt;item&gt;369&lt;/item&gt;&lt;item&gt;370&lt;/item&gt;&lt;item&gt;380&lt;/item&gt;&lt;item&gt;381&lt;/item&gt;&lt;item&gt;382&lt;/item&gt;&lt;item&gt;383&lt;/item&gt;&lt;item&gt;384&lt;/item&gt;&lt;/record-ids&gt;&lt;/item&gt;&lt;/Libraries&gt;"/>
  </w:docVars>
  <w:rsids>
    <w:rsidRoot w:val="00A80B3B"/>
    <w:rsid w:val="0000050F"/>
    <w:rsid w:val="00002256"/>
    <w:rsid w:val="00002547"/>
    <w:rsid w:val="00003491"/>
    <w:rsid w:val="00005030"/>
    <w:rsid w:val="000054AE"/>
    <w:rsid w:val="000074EA"/>
    <w:rsid w:val="000105F7"/>
    <w:rsid w:val="00010F52"/>
    <w:rsid w:val="0001140A"/>
    <w:rsid w:val="0001288C"/>
    <w:rsid w:val="00012D83"/>
    <w:rsid w:val="00015080"/>
    <w:rsid w:val="000157E5"/>
    <w:rsid w:val="000165D4"/>
    <w:rsid w:val="00017459"/>
    <w:rsid w:val="000178A3"/>
    <w:rsid w:val="0002469A"/>
    <w:rsid w:val="00024938"/>
    <w:rsid w:val="0002496C"/>
    <w:rsid w:val="00024FC8"/>
    <w:rsid w:val="00026532"/>
    <w:rsid w:val="00026563"/>
    <w:rsid w:val="00031076"/>
    <w:rsid w:val="00032082"/>
    <w:rsid w:val="00033C37"/>
    <w:rsid w:val="00034D03"/>
    <w:rsid w:val="00035507"/>
    <w:rsid w:val="00036705"/>
    <w:rsid w:val="00036AFF"/>
    <w:rsid w:val="00040E01"/>
    <w:rsid w:val="00040E1A"/>
    <w:rsid w:val="00041682"/>
    <w:rsid w:val="00042E3B"/>
    <w:rsid w:val="00043507"/>
    <w:rsid w:val="00043C10"/>
    <w:rsid w:val="00043FB5"/>
    <w:rsid w:val="00044230"/>
    <w:rsid w:val="00045BE2"/>
    <w:rsid w:val="00046F1E"/>
    <w:rsid w:val="000509DD"/>
    <w:rsid w:val="00050ADE"/>
    <w:rsid w:val="00050FBB"/>
    <w:rsid w:val="00051481"/>
    <w:rsid w:val="0005432E"/>
    <w:rsid w:val="000545C2"/>
    <w:rsid w:val="00054D7A"/>
    <w:rsid w:val="0005517A"/>
    <w:rsid w:val="00055E55"/>
    <w:rsid w:val="00056034"/>
    <w:rsid w:val="00057187"/>
    <w:rsid w:val="000608A5"/>
    <w:rsid w:val="000621F1"/>
    <w:rsid w:val="00064222"/>
    <w:rsid w:val="00066266"/>
    <w:rsid w:val="00066531"/>
    <w:rsid w:val="000671AA"/>
    <w:rsid w:val="00067F64"/>
    <w:rsid w:val="00070D80"/>
    <w:rsid w:val="00071089"/>
    <w:rsid w:val="000717AE"/>
    <w:rsid w:val="000721E6"/>
    <w:rsid w:val="000738DB"/>
    <w:rsid w:val="00073EE5"/>
    <w:rsid w:val="000760CB"/>
    <w:rsid w:val="0007772D"/>
    <w:rsid w:val="00077B66"/>
    <w:rsid w:val="000826D3"/>
    <w:rsid w:val="00082CF7"/>
    <w:rsid w:val="00082F84"/>
    <w:rsid w:val="000856ED"/>
    <w:rsid w:val="00090BE3"/>
    <w:rsid w:val="000910F1"/>
    <w:rsid w:val="00092B0D"/>
    <w:rsid w:val="00092B40"/>
    <w:rsid w:val="0009386C"/>
    <w:rsid w:val="0009480E"/>
    <w:rsid w:val="00096DB6"/>
    <w:rsid w:val="000A01AD"/>
    <w:rsid w:val="000A05F9"/>
    <w:rsid w:val="000A066D"/>
    <w:rsid w:val="000A0F02"/>
    <w:rsid w:val="000A1F22"/>
    <w:rsid w:val="000A2087"/>
    <w:rsid w:val="000A3C8A"/>
    <w:rsid w:val="000A3D81"/>
    <w:rsid w:val="000A3EC1"/>
    <w:rsid w:val="000B0124"/>
    <w:rsid w:val="000B01D7"/>
    <w:rsid w:val="000B2198"/>
    <w:rsid w:val="000B35B6"/>
    <w:rsid w:val="000B5CC3"/>
    <w:rsid w:val="000B60B5"/>
    <w:rsid w:val="000C05ED"/>
    <w:rsid w:val="000C1509"/>
    <w:rsid w:val="000C1C5A"/>
    <w:rsid w:val="000C33A3"/>
    <w:rsid w:val="000C4A6C"/>
    <w:rsid w:val="000C64DF"/>
    <w:rsid w:val="000C79DC"/>
    <w:rsid w:val="000D0032"/>
    <w:rsid w:val="000D039E"/>
    <w:rsid w:val="000D1748"/>
    <w:rsid w:val="000D2E1F"/>
    <w:rsid w:val="000D35E8"/>
    <w:rsid w:val="000D3682"/>
    <w:rsid w:val="000D3D5D"/>
    <w:rsid w:val="000D3FF6"/>
    <w:rsid w:val="000D4817"/>
    <w:rsid w:val="000D4DA6"/>
    <w:rsid w:val="000D6F8F"/>
    <w:rsid w:val="000D7A47"/>
    <w:rsid w:val="000D7FE1"/>
    <w:rsid w:val="000E0208"/>
    <w:rsid w:val="000E07ED"/>
    <w:rsid w:val="000E0974"/>
    <w:rsid w:val="000E1528"/>
    <w:rsid w:val="000E3AA0"/>
    <w:rsid w:val="000E5C9B"/>
    <w:rsid w:val="000E63AE"/>
    <w:rsid w:val="000E6939"/>
    <w:rsid w:val="000E74B9"/>
    <w:rsid w:val="000E7F73"/>
    <w:rsid w:val="000F0554"/>
    <w:rsid w:val="000F342D"/>
    <w:rsid w:val="000F42F3"/>
    <w:rsid w:val="000F4E0C"/>
    <w:rsid w:val="000F4FA1"/>
    <w:rsid w:val="000F6D4B"/>
    <w:rsid w:val="001003BF"/>
    <w:rsid w:val="001019F0"/>
    <w:rsid w:val="00101B22"/>
    <w:rsid w:val="001028BE"/>
    <w:rsid w:val="00104628"/>
    <w:rsid w:val="00104A82"/>
    <w:rsid w:val="00105219"/>
    <w:rsid w:val="001053EE"/>
    <w:rsid w:val="00105AB8"/>
    <w:rsid w:val="0010626E"/>
    <w:rsid w:val="001064D7"/>
    <w:rsid w:val="001065C5"/>
    <w:rsid w:val="00107682"/>
    <w:rsid w:val="0011191C"/>
    <w:rsid w:val="00112340"/>
    <w:rsid w:val="0011343C"/>
    <w:rsid w:val="00113C41"/>
    <w:rsid w:val="00114519"/>
    <w:rsid w:val="00114A70"/>
    <w:rsid w:val="00114BBB"/>
    <w:rsid w:val="00115440"/>
    <w:rsid w:val="00115AC3"/>
    <w:rsid w:val="00117106"/>
    <w:rsid w:val="0011736C"/>
    <w:rsid w:val="001203B2"/>
    <w:rsid w:val="00121770"/>
    <w:rsid w:val="0012269B"/>
    <w:rsid w:val="00123F48"/>
    <w:rsid w:val="00124281"/>
    <w:rsid w:val="00124706"/>
    <w:rsid w:val="00125782"/>
    <w:rsid w:val="001268B2"/>
    <w:rsid w:val="0013012D"/>
    <w:rsid w:val="001305FF"/>
    <w:rsid w:val="001308B5"/>
    <w:rsid w:val="00130DBE"/>
    <w:rsid w:val="001340BE"/>
    <w:rsid w:val="001352A4"/>
    <w:rsid w:val="0013537B"/>
    <w:rsid w:val="001362DE"/>
    <w:rsid w:val="001373E9"/>
    <w:rsid w:val="0013761F"/>
    <w:rsid w:val="00137A1E"/>
    <w:rsid w:val="001403E5"/>
    <w:rsid w:val="00141126"/>
    <w:rsid w:val="001417D7"/>
    <w:rsid w:val="00143F9A"/>
    <w:rsid w:val="00144081"/>
    <w:rsid w:val="00145D03"/>
    <w:rsid w:val="001467DC"/>
    <w:rsid w:val="00146809"/>
    <w:rsid w:val="00146F7A"/>
    <w:rsid w:val="001472C1"/>
    <w:rsid w:val="001477F0"/>
    <w:rsid w:val="0014782D"/>
    <w:rsid w:val="00150694"/>
    <w:rsid w:val="00150E35"/>
    <w:rsid w:val="001511DC"/>
    <w:rsid w:val="00154904"/>
    <w:rsid w:val="0015556D"/>
    <w:rsid w:val="00155877"/>
    <w:rsid w:val="0015589A"/>
    <w:rsid w:val="001570E0"/>
    <w:rsid w:val="001572F4"/>
    <w:rsid w:val="001607EF"/>
    <w:rsid w:val="00160A25"/>
    <w:rsid w:val="00160CFA"/>
    <w:rsid w:val="00160E72"/>
    <w:rsid w:val="0016222B"/>
    <w:rsid w:val="001629AE"/>
    <w:rsid w:val="001635A0"/>
    <w:rsid w:val="00165132"/>
    <w:rsid w:val="00166EB9"/>
    <w:rsid w:val="00170808"/>
    <w:rsid w:val="00170ED6"/>
    <w:rsid w:val="00172715"/>
    <w:rsid w:val="00172892"/>
    <w:rsid w:val="00172C00"/>
    <w:rsid w:val="00172F9B"/>
    <w:rsid w:val="00173452"/>
    <w:rsid w:val="00173534"/>
    <w:rsid w:val="001747FC"/>
    <w:rsid w:val="00174D40"/>
    <w:rsid w:val="001757CF"/>
    <w:rsid w:val="00176A06"/>
    <w:rsid w:val="00176ABB"/>
    <w:rsid w:val="00177552"/>
    <w:rsid w:val="001815EF"/>
    <w:rsid w:val="00184C7B"/>
    <w:rsid w:val="00186FC9"/>
    <w:rsid w:val="00187CA2"/>
    <w:rsid w:val="00187DC5"/>
    <w:rsid w:val="0019204F"/>
    <w:rsid w:val="00192684"/>
    <w:rsid w:val="00192E7F"/>
    <w:rsid w:val="00193B4B"/>
    <w:rsid w:val="0019410A"/>
    <w:rsid w:val="00194628"/>
    <w:rsid w:val="00194D8D"/>
    <w:rsid w:val="0019595B"/>
    <w:rsid w:val="00195AE0"/>
    <w:rsid w:val="001969BB"/>
    <w:rsid w:val="00197482"/>
    <w:rsid w:val="0019771D"/>
    <w:rsid w:val="001A09D9"/>
    <w:rsid w:val="001A2153"/>
    <w:rsid w:val="001A2E43"/>
    <w:rsid w:val="001A345E"/>
    <w:rsid w:val="001A45AF"/>
    <w:rsid w:val="001A512E"/>
    <w:rsid w:val="001A521C"/>
    <w:rsid w:val="001A588C"/>
    <w:rsid w:val="001A625D"/>
    <w:rsid w:val="001A6371"/>
    <w:rsid w:val="001A6F01"/>
    <w:rsid w:val="001B051B"/>
    <w:rsid w:val="001B1AB6"/>
    <w:rsid w:val="001B29FE"/>
    <w:rsid w:val="001B35CD"/>
    <w:rsid w:val="001B40B5"/>
    <w:rsid w:val="001B5384"/>
    <w:rsid w:val="001B5629"/>
    <w:rsid w:val="001B5DB6"/>
    <w:rsid w:val="001B5E93"/>
    <w:rsid w:val="001B62BA"/>
    <w:rsid w:val="001C1564"/>
    <w:rsid w:val="001C1BD4"/>
    <w:rsid w:val="001C1CD8"/>
    <w:rsid w:val="001C2E42"/>
    <w:rsid w:val="001C3213"/>
    <w:rsid w:val="001C3287"/>
    <w:rsid w:val="001C38C2"/>
    <w:rsid w:val="001C4DFA"/>
    <w:rsid w:val="001C5939"/>
    <w:rsid w:val="001C5CA6"/>
    <w:rsid w:val="001C6B72"/>
    <w:rsid w:val="001D0228"/>
    <w:rsid w:val="001D346F"/>
    <w:rsid w:val="001D35BE"/>
    <w:rsid w:val="001D4189"/>
    <w:rsid w:val="001D612F"/>
    <w:rsid w:val="001D668A"/>
    <w:rsid w:val="001D7C27"/>
    <w:rsid w:val="001E026E"/>
    <w:rsid w:val="001E1F31"/>
    <w:rsid w:val="001E2C90"/>
    <w:rsid w:val="001E485C"/>
    <w:rsid w:val="001F154A"/>
    <w:rsid w:val="001F1AC0"/>
    <w:rsid w:val="001F2CA3"/>
    <w:rsid w:val="001F3CB9"/>
    <w:rsid w:val="001F3D56"/>
    <w:rsid w:val="001F4513"/>
    <w:rsid w:val="001F4658"/>
    <w:rsid w:val="001F5849"/>
    <w:rsid w:val="001F61AB"/>
    <w:rsid w:val="001F6B47"/>
    <w:rsid w:val="001F70A6"/>
    <w:rsid w:val="00201E7E"/>
    <w:rsid w:val="0020281D"/>
    <w:rsid w:val="00204130"/>
    <w:rsid w:val="00205071"/>
    <w:rsid w:val="0020541C"/>
    <w:rsid w:val="002054E7"/>
    <w:rsid w:val="00210195"/>
    <w:rsid w:val="002102E6"/>
    <w:rsid w:val="00210C3F"/>
    <w:rsid w:val="002111C6"/>
    <w:rsid w:val="002119D5"/>
    <w:rsid w:val="0021346F"/>
    <w:rsid w:val="00214076"/>
    <w:rsid w:val="002140C4"/>
    <w:rsid w:val="00215166"/>
    <w:rsid w:val="00215B37"/>
    <w:rsid w:val="00216950"/>
    <w:rsid w:val="002171A3"/>
    <w:rsid w:val="00222D1A"/>
    <w:rsid w:val="00222E47"/>
    <w:rsid w:val="00223419"/>
    <w:rsid w:val="00223893"/>
    <w:rsid w:val="00224DB3"/>
    <w:rsid w:val="00230785"/>
    <w:rsid w:val="00230ABC"/>
    <w:rsid w:val="00230ACD"/>
    <w:rsid w:val="00232C69"/>
    <w:rsid w:val="00233B50"/>
    <w:rsid w:val="002345A0"/>
    <w:rsid w:val="00234F4A"/>
    <w:rsid w:val="00235021"/>
    <w:rsid w:val="00240EEB"/>
    <w:rsid w:val="0024189B"/>
    <w:rsid w:val="002418C7"/>
    <w:rsid w:val="00242FAF"/>
    <w:rsid w:val="002436EF"/>
    <w:rsid w:val="0024376A"/>
    <w:rsid w:val="00244546"/>
    <w:rsid w:val="00244B4C"/>
    <w:rsid w:val="002454EE"/>
    <w:rsid w:val="0024578B"/>
    <w:rsid w:val="00245F97"/>
    <w:rsid w:val="002460D4"/>
    <w:rsid w:val="00246D79"/>
    <w:rsid w:val="0024732F"/>
    <w:rsid w:val="00247C81"/>
    <w:rsid w:val="00247E76"/>
    <w:rsid w:val="002509DD"/>
    <w:rsid w:val="00250DAC"/>
    <w:rsid w:val="002511D5"/>
    <w:rsid w:val="00252265"/>
    <w:rsid w:val="00252DE5"/>
    <w:rsid w:val="00253C05"/>
    <w:rsid w:val="00254436"/>
    <w:rsid w:val="0025618E"/>
    <w:rsid w:val="002569A7"/>
    <w:rsid w:val="00256B3C"/>
    <w:rsid w:val="00257427"/>
    <w:rsid w:val="002577CA"/>
    <w:rsid w:val="002578C3"/>
    <w:rsid w:val="002579E1"/>
    <w:rsid w:val="00260576"/>
    <w:rsid w:val="002608ED"/>
    <w:rsid w:val="00260E13"/>
    <w:rsid w:val="00261ADB"/>
    <w:rsid w:val="00262FCE"/>
    <w:rsid w:val="0026303E"/>
    <w:rsid w:val="00264EDC"/>
    <w:rsid w:val="0026552B"/>
    <w:rsid w:val="00265B13"/>
    <w:rsid w:val="00267684"/>
    <w:rsid w:val="00270649"/>
    <w:rsid w:val="00270972"/>
    <w:rsid w:val="00271F91"/>
    <w:rsid w:val="00272476"/>
    <w:rsid w:val="0027248F"/>
    <w:rsid w:val="00273A3D"/>
    <w:rsid w:val="00274236"/>
    <w:rsid w:val="002742AC"/>
    <w:rsid w:val="002749CA"/>
    <w:rsid w:val="00274DBE"/>
    <w:rsid w:val="002764E6"/>
    <w:rsid w:val="002767CE"/>
    <w:rsid w:val="002771C7"/>
    <w:rsid w:val="00277F1A"/>
    <w:rsid w:val="0028445E"/>
    <w:rsid w:val="002853DD"/>
    <w:rsid w:val="00286824"/>
    <w:rsid w:val="00287E37"/>
    <w:rsid w:val="002930D6"/>
    <w:rsid w:val="00293BC7"/>
    <w:rsid w:val="00294491"/>
    <w:rsid w:val="0029646A"/>
    <w:rsid w:val="00296DBA"/>
    <w:rsid w:val="002974BE"/>
    <w:rsid w:val="00297949"/>
    <w:rsid w:val="00297EFE"/>
    <w:rsid w:val="002A0816"/>
    <w:rsid w:val="002A0F46"/>
    <w:rsid w:val="002A1BB4"/>
    <w:rsid w:val="002A2177"/>
    <w:rsid w:val="002A276B"/>
    <w:rsid w:val="002A2B16"/>
    <w:rsid w:val="002A45F3"/>
    <w:rsid w:val="002A5EAE"/>
    <w:rsid w:val="002A627C"/>
    <w:rsid w:val="002A7B27"/>
    <w:rsid w:val="002B0131"/>
    <w:rsid w:val="002B077A"/>
    <w:rsid w:val="002B0C35"/>
    <w:rsid w:val="002B13E8"/>
    <w:rsid w:val="002B2789"/>
    <w:rsid w:val="002B30B2"/>
    <w:rsid w:val="002B43F5"/>
    <w:rsid w:val="002B47CA"/>
    <w:rsid w:val="002B6837"/>
    <w:rsid w:val="002B7001"/>
    <w:rsid w:val="002C0B30"/>
    <w:rsid w:val="002C1E58"/>
    <w:rsid w:val="002C53E7"/>
    <w:rsid w:val="002C5590"/>
    <w:rsid w:val="002D1D97"/>
    <w:rsid w:val="002D24D5"/>
    <w:rsid w:val="002D41FB"/>
    <w:rsid w:val="002D4587"/>
    <w:rsid w:val="002D4D87"/>
    <w:rsid w:val="002D4F28"/>
    <w:rsid w:val="002D56B1"/>
    <w:rsid w:val="002D5C3C"/>
    <w:rsid w:val="002D5D0C"/>
    <w:rsid w:val="002D6879"/>
    <w:rsid w:val="002D7FE9"/>
    <w:rsid w:val="002E11E0"/>
    <w:rsid w:val="002E1E5D"/>
    <w:rsid w:val="002E4411"/>
    <w:rsid w:val="002E4FFF"/>
    <w:rsid w:val="002E547E"/>
    <w:rsid w:val="002E6000"/>
    <w:rsid w:val="002E6767"/>
    <w:rsid w:val="002F0058"/>
    <w:rsid w:val="002F12CA"/>
    <w:rsid w:val="002F2D0F"/>
    <w:rsid w:val="002F4BA6"/>
    <w:rsid w:val="002F52AC"/>
    <w:rsid w:val="00301984"/>
    <w:rsid w:val="00302652"/>
    <w:rsid w:val="00302B8D"/>
    <w:rsid w:val="00302D5A"/>
    <w:rsid w:val="00304FAD"/>
    <w:rsid w:val="0030564A"/>
    <w:rsid w:val="003056F0"/>
    <w:rsid w:val="00306E8D"/>
    <w:rsid w:val="003105CA"/>
    <w:rsid w:val="003120BB"/>
    <w:rsid w:val="00312481"/>
    <w:rsid w:val="00315419"/>
    <w:rsid w:val="00315B56"/>
    <w:rsid w:val="00317B8A"/>
    <w:rsid w:val="0032097B"/>
    <w:rsid w:val="00320B7A"/>
    <w:rsid w:val="00320DCE"/>
    <w:rsid w:val="00320DDF"/>
    <w:rsid w:val="003212AC"/>
    <w:rsid w:val="00321568"/>
    <w:rsid w:val="00321C7C"/>
    <w:rsid w:val="00321C8C"/>
    <w:rsid w:val="00321E7F"/>
    <w:rsid w:val="003236D7"/>
    <w:rsid w:val="00324F28"/>
    <w:rsid w:val="003251E6"/>
    <w:rsid w:val="003257E2"/>
    <w:rsid w:val="00326D78"/>
    <w:rsid w:val="00327214"/>
    <w:rsid w:val="00331C65"/>
    <w:rsid w:val="003346D5"/>
    <w:rsid w:val="00335414"/>
    <w:rsid w:val="00340B71"/>
    <w:rsid w:val="00341254"/>
    <w:rsid w:val="00342745"/>
    <w:rsid w:val="00345330"/>
    <w:rsid w:val="003455EE"/>
    <w:rsid w:val="00345601"/>
    <w:rsid w:val="00345FE2"/>
    <w:rsid w:val="00346AA2"/>
    <w:rsid w:val="00347F23"/>
    <w:rsid w:val="00352928"/>
    <w:rsid w:val="00353474"/>
    <w:rsid w:val="00353475"/>
    <w:rsid w:val="003536B3"/>
    <w:rsid w:val="0035437E"/>
    <w:rsid w:val="00356CC8"/>
    <w:rsid w:val="003571DB"/>
    <w:rsid w:val="003614A6"/>
    <w:rsid w:val="0036246D"/>
    <w:rsid w:val="00362D2F"/>
    <w:rsid w:val="0036517A"/>
    <w:rsid w:val="003651C7"/>
    <w:rsid w:val="003653C2"/>
    <w:rsid w:val="003658A3"/>
    <w:rsid w:val="00365910"/>
    <w:rsid w:val="00367274"/>
    <w:rsid w:val="00367B88"/>
    <w:rsid w:val="0037072D"/>
    <w:rsid w:val="00371980"/>
    <w:rsid w:val="00371DA4"/>
    <w:rsid w:val="00371FF7"/>
    <w:rsid w:val="00372C27"/>
    <w:rsid w:val="003736E1"/>
    <w:rsid w:val="00375632"/>
    <w:rsid w:val="003758BB"/>
    <w:rsid w:val="0037625C"/>
    <w:rsid w:val="00376990"/>
    <w:rsid w:val="00377321"/>
    <w:rsid w:val="0037738B"/>
    <w:rsid w:val="003779F9"/>
    <w:rsid w:val="00380EB5"/>
    <w:rsid w:val="0038388D"/>
    <w:rsid w:val="003839BD"/>
    <w:rsid w:val="00386769"/>
    <w:rsid w:val="003871D0"/>
    <w:rsid w:val="003913DB"/>
    <w:rsid w:val="003932FB"/>
    <w:rsid w:val="00393AE7"/>
    <w:rsid w:val="00393BF5"/>
    <w:rsid w:val="0039574C"/>
    <w:rsid w:val="0039672E"/>
    <w:rsid w:val="00396C39"/>
    <w:rsid w:val="00396FF0"/>
    <w:rsid w:val="003A0975"/>
    <w:rsid w:val="003A1095"/>
    <w:rsid w:val="003A113D"/>
    <w:rsid w:val="003A1829"/>
    <w:rsid w:val="003A3B8B"/>
    <w:rsid w:val="003A5D0B"/>
    <w:rsid w:val="003A5F05"/>
    <w:rsid w:val="003B066F"/>
    <w:rsid w:val="003B1251"/>
    <w:rsid w:val="003B186F"/>
    <w:rsid w:val="003B2FED"/>
    <w:rsid w:val="003B469D"/>
    <w:rsid w:val="003B4853"/>
    <w:rsid w:val="003B503C"/>
    <w:rsid w:val="003B663B"/>
    <w:rsid w:val="003B779E"/>
    <w:rsid w:val="003B7A09"/>
    <w:rsid w:val="003C035B"/>
    <w:rsid w:val="003C0D08"/>
    <w:rsid w:val="003C15F4"/>
    <w:rsid w:val="003C19EF"/>
    <w:rsid w:val="003C2B2C"/>
    <w:rsid w:val="003C391A"/>
    <w:rsid w:val="003C536B"/>
    <w:rsid w:val="003C5554"/>
    <w:rsid w:val="003C6054"/>
    <w:rsid w:val="003C61A5"/>
    <w:rsid w:val="003C6B86"/>
    <w:rsid w:val="003C6D91"/>
    <w:rsid w:val="003C7890"/>
    <w:rsid w:val="003D0E57"/>
    <w:rsid w:val="003D0FF2"/>
    <w:rsid w:val="003D20CB"/>
    <w:rsid w:val="003D4086"/>
    <w:rsid w:val="003D42C1"/>
    <w:rsid w:val="003D452C"/>
    <w:rsid w:val="003D48AA"/>
    <w:rsid w:val="003D616C"/>
    <w:rsid w:val="003D6537"/>
    <w:rsid w:val="003E229A"/>
    <w:rsid w:val="003E2ED8"/>
    <w:rsid w:val="003E30D0"/>
    <w:rsid w:val="003E3B28"/>
    <w:rsid w:val="003E5E5D"/>
    <w:rsid w:val="003E64D9"/>
    <w:rsid w:val="003E7DDC"/>
    <w:rsid w:val="003F08AF"/>
    <w:rsid w:val="003F0980"/>
    <w:rsid w:val="003F0D3E"/>
    <w:rsid w:val="003F1325"/>
    <w:rsid w:val="003F1D07"/>
    <w:rsid w:val="003F3E70"/>
    <w:rsid w:val="003F3FF2"/>
    <w:rsid w:val="003F4C18"/>
    <w:rsid w:val="003F5D72"/>
    <w:rsid w:val="003F6A54"/>
    <w:rsid w:val="003F73C6"/>
    <w:rsid w:val="003F77DF"/>
    <w:rsid w:val="004000BA"/>
    <w:rsid w:val="00400E59"/>
    <w:rsid w:val="0040181A"/>
    <w:rsid w:val="004021FA"/>
    <w:rsid w:val="004028FD"/>
    <w:rsid w:val="00404D8A"/>
    <w:rsid w:val="0040528E"/>
    <w:rsid w:val="00406F36"/>
    <w:rsid w:val="00406FCA"/>
    <w:rsid w:val="00407303"/>
    <w:rsid w:val="004073A0"/>
    <w:rsid w:val="004079BD"/>
    <w:rsid w:val="00407A0E"/>
    <w:rsid w:val="00411E99"/>
    <w:rsid w:val="00413F22"/>
    <w:rsid w:val="0041414C"/>
    <w:rsid w:val="004155B0"/>
    <w:rsid w:val="00415792"/>
    <w:rsid w:val="00416BB9"/>
    <w:rsid w:val="00417589"/>
    <w:rsid w:val="004212DA"/>
    <w:rsid w:val="004212FA"/>
    <w:rsid w:val="00422E79"/>
    <w:rsid w:val="00424265"/>
    <w:rsid w:val="00424DC4"/>
    <w:rsid w:val="0042605F"/>
    <w:rsid w:val="00426C81"/>
    <w:rsid w:val="00426F38"/>
    <w:rsid w:val="00427BFD"/>
    <w:rsid w:val="004302D2"/>
    <w:rsid w:val="00430343"/>
    <w:rsid w:val="004306B0"/>
    <w:rsid w:val="0043144F"/>
    <w:rsid w:val="00431D58"/>
    <w:rsid w:val="00434C37"/>
    <w:rsid w:val="00434FE0"/>
    <w:rsid w:val="004358D9"/>
    <w:rsid w:val="004379C1"/>
    <w:rsid w:val="0044009A"/>
    <w:rsid w:val="004404E5"/>
    <w:rsid w:val="00440548"/>
    <w:rsid w:val="0044212E"/>
    <w:rsid w:val="004424D8"/>
    <w:rsid w:val="004429EC"/>
    <w:rsid w:val="0044388F"/>
    <w:rsid w:val="004446CC"/>
    <w:rsid w:val="0044569E"/>
    <w:rsid w:val="004473EC"/>
    <w:rsid w:val="00447FE1"/>
    <w:rsid w:val="004510D8"/>
    <w:rsid w:val="004516E1"/>
    <w:rsid w:val="004538F3"/>
    <w:rsid w:val="00453FCC"/>
    <w:rsid w:val="00454FD7"/>
    <w:rsid w:val="00455E03"/>
    <w:rsid w:val="004561C2"/>
    <w:rsid w:val="00456DA1"/>
    <w:rsid w:val="0045777B"/>
    <w:rsid w:val="00460A1E"/>
    <w:rsid w:val="00461E60"/>
    <w:rsid w:val="00461FE8"/>
    <w:rsid w:val="004626C0"/>
    <w:rsid w:val="00462B62"/>
    <w:rsid w:val="00462B65"/>
    <w:rsid w:val="00462B73"/>
    <w:rsid w:val="00463235"/>
    <w:rsid w:val="004635CC"/>
    <w:rsid w:val="00463FAE"/>
    <w:rsid w:val="00465965"/>
    <w:rsid w:val="00470113"/>
    <w:rsid w:val="00471552"/>
    <w:rsid w:val="00472139"/>
    <w:rsid w:val="00473926"/>
    <w:rsid w:val="00474F85"/>
    <w:rsid w:val="00475CDF"/>
    <w:rsid w:val="00476209"/>
    <w:rsid w:val="00476323"/>
    <w:rsid w:val="00476BB5"/>
    <w:rsid w:val="00476DA3"/>
    <w:rsid w:val="0047767C"/>
    <w:rsid w:val="00477A16"/>
    <w:rsid w:val="00480E39"/>
    <w:rsid w:val="00481017"/>
    <w:rsid w:val="004829A6"/>
    <w:rsid w:val="004835AE"/>
    <w:rsid w:val="004836CA"/>
    <w:rsid w:val="00484CBA"/>
    <w:rsid w:val="00484D53"/>
    <w:rsid w:val="00485508"/>
    <w:rsid w:val="0048655C"/>
    <w:rsid w:val="0048675C"/>
    <w:rsid w:val="00486E76"/>
    <w:rsid w:val="00487378"/>
    <w:rsid w:val="00487805"/>
    <w:rsid w:val="004878B3"/>
    <w:rsid w:val="00487C3E"/>
    <w:rsid w:val="0049049A"/>
    <w:rsid w:val="00490815"/>
    <w:rsid w:val="00492F0B"/>
    <w:rsid w:val="004940EF"/>
    <w:rsid w:val="004941AA"/>
    <w:rsid w:val="0049442E"/>
    <w:rsid w:val="00496B84"/>
    <w:rsid w:val="004A079C"/>
    <w:rsid w:val="004A095E"/>
    <w:rsid w:val="004A134A"/>
    <w:rsid w:val="004A2CAB"/>
    <w:rsid w:val="004A3C51"/>
    <w:rsid w:val="004A4241"/>
    <w:rsid w:val="004A45AC"/>
    <w:rsid w:val="004A5808"/>
    <w:rsid w:val="004A5D2B"/>
    <w:rsid w:val="004A72B6"/>
    <w:rsid w:val="004A7336"/>
    <w:rsid w:val="004B0C47"/>
    <w:rsid w:val="004B248C"/>
    <w:rsid w:val="004B2C9E"/>
    <w:rsid w:val="004B3E34"/>
    <w:rsid w:val="004B4149"/>
    <w:rsid w:val="004B431D"/>
    <w:rsid w:val="004B4A38"/>
    <w:rsid w:val="004B5131"/>
    <w:rsid w:val="004B5ADA"/>
    <w:rsid w:val="004B607B"/>
    <w:rsid w:val="004B6D81"/>
    <w:rsid w:val="004C0033"/>
    <w:rsid w:val="004C08D1"/>
    <w:rsid w:val="004C128A"/>
    <w:rsid w:val="004C2128"/>
    <w:rsid w:val="004C37FA"/>
    <w:rsid w:val="004C38C8"/>
    <w:rsid w:val="004C3C0F"/>
    <w:rsid w:val="004C3E7A"/>
    <w:rsid w:val="004C4A40"/>
    <w:rsid w:val="004C53B6"/>
    <w:rsid w:val="004C6041"/>
    <w:rsid w:val="004C65D2"/>
    <w:rsid w:val="004C696F"/>
    <w:rsid w:val="004D019A"/>
    <w:rsid w:val="004D0266"/>
    <w:rsid w:val="004D183C"/>
    <w:rsid w:val="004D18B4"/>
    <w:rsid w:val="004D3FAC"/>
    <w:rsid w:val="004D4291"/>
    <w:rsid w:val="004D4823"/>
    <w:rsid w:val="004D4BF5"/>
    <w:rsid w:val="004D5250"/>
    <w:rsid w:val="004D5B06"/>
    <w:rsid w:val="004D7603"/>
    <w:rsid w:val="004E08FA"/>
    <w:rsid w:val="004E0D17"/>
    <w:rsid w:val="004E144B"/>
    <w:rsid w:val="004E2BAA"/>
    <w:rsid w:val="004E2CCC"/>
    <w:rsid w:val="004E44B5"/>
    <w:rsid w:val="004E4783"/>
    <w:rsid w:val="004E4895"/>
    <w:rsid w:val="004E5796"/>
    <w:rsid w:val="004E7624"/>
    <w:rsid w:val="004E7746"/>
    <w:rsid w:val="004E7CC1"/>
    <w:rsid w:val="004F0467"/>
    <w:rsid w:val="004F2F6B"/>
    <w:rsid w:val="004F5A65"/>
    <w:rsid w:val="004F68F8"/>
    <w:rsid w:val="004F713E"/>
    <w:rsid w:val="00500398"/>
    <w:rsid w:val="005007D9"/>
    <w:rsid w:val="00501A39"/>
    <w:rsid w:val="005029F3"/>
    <w:rsid w:val="005034A2"/>
    <w:rsid w:val="005043AA"/>
    <w:rsid w:val="005043EF"/>
    <w:rsid w:val="005048C6"/>
    <w:rsid w:val="00504ED8"/>
    <w:rsid w:val="00505EB5"/>
    <w:rsid w:val="00510513"/>
    <w:rsid w:val="00513AE6"/>
    <w:rsid w:val="0051418C"/>
    <w:rsid w:val="0051424A"/>
    <w:rsid w:val="00515215"/>
    <w:rsid w:val="00515AB8"/>
    <w:rsid w:val="00515BA3"/>
    <w:rsid w:val="005167BA"/>
    <w:rsid w:val="0051747D"/>
    <w:rsid w:val="0051750D"/>
    <w:rsid w:val="005179E6"/>
    <w:rsid w:val="00520708"/>
    <w:rsid w:val="00520FBE"/>
    <w:rsid w:val="00522A1A"/>
    <w:rsid w:val="005235D3"/>
    <w:rsid w:val="005239A9"/>
    <w:rsid w:val="00526E8B"/>
    <w:rsid w:val="00531D69"/>
    <w:rsid w:val="00532153"/>
    <w:rsid w:val="00532C91"/>
    <w:rsid w:val="005348F2"/>
    <w:rsid w:val="00535583"/>
    <w:rsid w:val="00537BAA"/>
    <w:rsid w:val="0054004A"/>
    <w:rsid w:val="00540AE0"/>
    <w:rsid w:val="00541049"/>
    <w:rsid w:val="00543AE9"/>
    <w:rsid w:val="00543ED0"/>
    <w:rsid w:val="00543EF1"/>
    <w:rsid w:val="00544FB8"/>
    <w:rsid w:val="00545017"/>
    <w:rsid w:val="00546619"/>
    <w:rsid w:val="0054661F"/>
    <w:rsid w:val="00547A1B"/>
    <w:rsid w:val="00547DAE"/>
    <w:rsid w:val="00547FE5"/>
    <w:rsid w:val="005517E9"/>
    <w:rsid w:val="005523D6"/>
    <w:rsid w:val="00552C4A"/>
    <w:rsid w:val="00553921"/>
    <w:rsid w:val="00553F49"/>
    <w:rsid w:val="00554159"/>
    <w:rsid w:val="005549DA"/>
    <w:rsid w:val="00554CD0"/>
    <w:rsid w:val="0055562C"/>
    <w:rsid w:val="005558BC"/>
    <w:rsid w:val="00555A27"/>
    <w:rsid w:val="00556947"/>
    <w:rsid w:val="00557399"/>
    <w:rsid w:val="005607A2"/>
    <w:rsid w:val="0056189F"/>
    <w:rsid w:val="00562D52"/>
    <w:rsid w:val="00563215"/>
    <w:rsid w:val="00563D78"/>
    <w:rsid w:val="00563E11"/>
    <w:rsid w:val="00563FED"/>
    <w:rsid w:val="0056767A"/>
    <w:rsid w:val="00570251"/>
    <w:rsid w:val="005716F0"/>
    <w:rsid w:val="00572D2C"/>
    <w:rsid w:val="005735B1"/>
    <w:rsid w:val="0057572D"/>
    <w:rsid w:val="00576004"/>
    <w:rsid w:val="00576BA5"/>
    <w:rsid w:val="00576E09"/>
    <w:rsid w:val="00577210"/>
    <w:rsid w:val="005777DC"/>
    <w:rsid w:val="00577882"/>
    <w:rsid w:val="00580041"/>
    <w:rsid w:val="00581127"/>
    <w:rsid w:val="00581858"/>
    <w:rsid w:val="00582A63"/>
    <w:rsid w:val="00584D55"/>
    <w:rsid w:val="00585B4B"/>
    <w:rsid w:val="0058618B"/>
    <w:rsid w:val="00586356"/>
    <w:rsid w:val="00586F40"/>
    <w:rsid w:val="005878E4"/>
    <w:rsid w:val="00590654"/>
    <w:rsid w:val="00590A14"/>
    <w:rsid w:val="00591357"/>
    <w:rsid w:val="00591417"/>
    <w:rsid w:val="0059331D"/>
    <w:rsid w:val="00593591"/>
    <w:rsid w:val="0059404C"/>
    <w:rsid w:val="00594853"/>
    <w:rsid w:val="00594B78"/>
    <w:rsid w:val="00595B0C"/>
    <w:rsid w:val="00596D58"/>
    <w:rsid w:val="00596D5A"/>
    <w:rsid w:val="0059732B"/>
    <w:rsid w:val="005A0F0A"/>
    <w:rsid w:val="005A1F88"/>
    <w:rsid w:val="005A25C6"/>
    <w:rsid w:val="005A2A9A"/>
    <w:rsid w:val="005A2CE9"/>
    <w:rsid w:val="005A411F"/>
    <w:rsid w:val="005A6B8F"/>
    <w:rsid w:val="005A7327"/>
    <w:rsid w:val="005B0118"/>
    <w:rsid w:val="005B0232"/>
    <w:rsid w:val="005B0308"/>
    <w:rsid w:val="005B1364"/>
    <w:rsid w:val="005B1FF3"/>
    <w:rsid w:val="005B22A4"/>
    <w:rsid w:val="005B35C1"/>
    <w:rsid w:val="005B3FA1"/>
    <w:rsid w:val="005B4867"/>
    <w:rsid w:val="005B4EE0"/>
    <w:rsid w:val="005B4F59"/>
    <w:rsid w:val="005B5B59"/>
    <w:rsid w:val="005C2233"/>
    <w:rsid w:val="005C2FBA"/>
    <w:rsid w:val="005C3AF5"/>
    <w:rsid w:val="005C4A2F"/>
    <w:rsid w:val="005C4E4D"/>
    <w:rsid w:val="005C5E39"/>
    <w:rsid w:val="005C6D67"/>
    <w:rsid w:val="005C777C"/>
    <w:rsid w:val="005D0EFE"/>
    <w:rsid w:val="005D1DC0"/>
    <w:rsid w:val="005D2946"/>
    <w:rsid w:val="005D2A99"/>
    <w:rsid w:val="005D310F"/>
    <w:rsid w:val="005D4571"/>
    <w:rsid w:val="005D4B81"/>
    <w:rsid w:val="005E298C"/>
    <w:rsid w:val="005E34C3"/>
    <w:rsid w:val="005E373D"/>
    <w:rsid w:val="005E3CDC"/>
    <w:rsid w:val="005E3EFE"/>
    <w:rsid w:val="005E49CB"/>
    <w:rsid w:val="005E4A30"/>
    <w:rsid w:val="005E5776"/>
    <w:rsid w:val="005E5D1D"/>
    <w:rsid w:val="005E6228"/>
    <w:rsid w:val="005E6D87"/>
    <w:rsid w:val="005E7D2A"/>
    <w:rsid w:val="005F04D0"/>
    <w:rsid w:val="005F2535"/>
    <w:rsid w:val="005F3F74"/>
    <w:rsid w:val="005F63A1"/>
    <w:rsid w:val="005F6BD6"/>
    <w:rsid w:val="006003D1"/>
    <w:rsid w:val="00600D8A"/>
    <w:rsid w:val="006020D6"/>
    <w:rsid w:val="00602E18"/>
    <w:rsid w:val="00603238"/>
    <w:rsid w:val="00603518"/>
    <w:rsid w:val="0060354D"/>
    <w:rsid w:val="0060374C"/>
    <w:rsid w:val="00603B65"/>
    <w:rsid w:val="0060406C"/>
    <w:rsid w:val="006048EB"/>
    <w:rsid w:val="00605817"/>
    <w:rsid w:val="00607ED4"/>
    <w:rsid w:val="00610DCD"/>
    <w:rsid w:val="00612F56"/>
    <w:rsid w:val="00613507"/>
    <w:rsid w:val="00613578"/>
    <w:rsid w:val="00614FAF"/>
    <w:rsid w:val="006167FA"/>
    <w:rsid w:val="00616B35"/>
    <w:rsid w:val="00616E99"/>
    <w:rsid w:val="006171C6"/>
    <w:rsid w:val="00617DD6"/>
    <w:rsid w:val="00620C5E"/>
    <w:rsid w:val="00622F46"/>
    <w:rsid w:val="006248F2"/>
    <w:rsid w:val="00624F5E"/>
    <w:rsid w:val="006258C7"/>
    <w:rsid w:val="00625B00"/>
    <w:rsid w:val="00625BB6"/>
    <w:rsid w:val="006264B0"/>
    <w:rsid w:val="00627752"/>
    <w:rsid w:val="0063173A"/>
    <w:rsid w:val="006332A5"/>
    <w:rsid w:val="00633366"/>
    <w:rsid w:val="0063464A"/>
    <w:rsid w:val="00636235"/>
    <w:rsid w:val="00636EA1"/>
    <w:rsid w:val="00637057"/>
    <w:rsid w:val="00637104"/>
    <w:rsid w:val="006424A9"/>
    <w:rsid w:val="006427D6"/>
    <w:rsid w:val="006437E2"/>
    <w:rsid w:val="00646B73"/>
    <w:rsid w:val="006510F5"/>
    <w:rsid w:val="00651E80"/>
    <w:rsid w:val="00652E8A"/>
    <w:rsid w:val="006533D0"/>
    <w:rsid w:val="00654EF6"/>
    <w:rsid w:val="006552FF"/>
    <w:rsid w:val="0065530C"/>
    <w:rsid w:val="006553B9"/>
    <w:rsid w:val="00655DEB"/>
    <w:rsid w:val="0065796B"/>
    <w:rsid w:val="006579B2"/>
    <w:rsid w:val="006608EA"/>
    <w:rsid w:val="00662972"/>
    <w:rsid w:val="006634EF"/>
    <w:rsid w:val="00665134"/>
    <w:rsid w:val="00665C17"/>
    <w:rsid w:val="006661F4"/>
    <w:rsid w:val="00673019"/>
    <w:rsid w:val="00673ED7"/>
    <w:rsid w:val="0067406A"/>
    <w:rsid w:val="00675633"/>
    <w:rsid w:val="00676233"/>
    <w:rsid w:val="0068139E"/>
    <w:rsid w:val="00681FD8"/>
    <w:rsid w:val="00682338"/>
    <w:rsid w:val="006824AA"/>
    <w:rsid w:val="0068272A"/>
    <w:rsid w:val="00683272"/>
    <w:rsid w:val="006840EC"/>
    <w:rsid w:val="00684A08"/>
    <w:rsid w:val="006851A1"/>
    <w:rsid w:val="00687DF8"/>
    <w:rsid w:val="00687F20"/>
    <w:rsid w:val="00690272"/>
    <w:rsid w:val="006907E5"/>
    <w:rsid w:val="00690836"/>
    <w:rsid w:val="00690BE8"/>
    <w:rsid w:val="00691DCD"/>
    <w:rsid w:val="00691EDA"/>
    <w:rsid w:val="006930A8"/>
    <w:rsid w:val="00693614"/>
    <w:rsid w:val="006942F4"/>
    <w:rsid w:val="00694764"/>
    <w:rsid w:val="006A0DE3"/>
    <w:rsid w:val="006A2C48"/>
    <w:rsid w:val="006A3A9C"/>
    <w:rsid w:val="006A4328"/>
    <w:rsid w:val="006A4338"/>
    <w:rsid w:val="006A4AF0"/>
    <w:rsid w:val="006A4B27"/>
    <w:rsid w:val="006A5425"/>
    <w:rsid w:val="006A5CE4"/>
    <w:rsid w:val="006A7B65"/>
    <w:rsid w:val="006B01B1"/>
    <w:rsid w:val="006B04C5"/>
    <w:rsid w:val="006B059D"/>
    <w:rsid w:val="006B0F01"/>
    <w:rsid w:val="006B3364"/>
    <w:rsid w:val="006B3B82"/>
    <w:rsid w:val="006B437D"/>
    <w:rsid w:val="006B5070"/>
    <w:rsid w:val="006B6B62"/>
    <w:rsid w:val="006B6DB9"/>
    <w:rsid w:val="006B7874"/>
    <w:rsid w:val="006C14F5"/>
    <w:rsid w:val="006C3C13"/>
    <w:rsid w:val="006C5359"/>
    <w:rsid w:val="006C5A8C"/>
    <w:rsid w:val="006C5DBB"/>
    <w:rsid w:val="006C63BE"/>
    <w:rsid w:val="006C6810"/>
    <w:rsid w:val="006C795B"/>
    <w:rsid w:val="006D0106"/>
    <w:rsid w:val="006D06B8"/>
    <w:rsid w:val="006D16CB"/>
    <w:rsid w:val="006D1C68"/>
    <w:rsid w:val="006D1FCC"/>
    <w:rsid w:val="006D21A2"/>
    <w:rsid w:val="006D21CD"/>
    <w:rsid w:val="006D250F"/>
    <w:rsid w:val="006D3CAD"/>
    <w:rsid w:val="006D45BB"/>
    <w:rsid w:val="006D5B26"/>
    <w:rsid w:val="006D5B9C"/>
    <w:rsid w:val="006D6F82"/>
    <w:rsid w:val="006E011E"/>
    <w:rsid w:val="006E027E"/>
    <w:rsid w:val="006E048B"/>
    <w:rsid w:val="006E0594"/>
    <w:rsid w:val="006E0B6E"/>
    <w:rsid w:val="006E0DCF"/>
    <w:rsid w:val="006E1704"/>
    <w:rsid w:val="006E1CF3"/>
    <w:rsid w:val="006E21FA"/>
    <w:rsid w:val="006E292C"/>
    <w:rsid w:val="006E2D07"/>
    <w:rsid w:val="006E338C"/>
    <w:rsid w:val="006E461C"/>
    <w:rsid w:val="006E47E8"/>
    <w:rsid w:val="006E5603"/>
    <w:rsid w:val="006E60D0"/>
    <w:rsid w:val="006E6461"/>
    <w:rsid w:val="006F0034"/>
    <w:rsid w:val="006F1611"/>
    <w:rsid w:val="006F21D7"/>
    <w:rsid w:val="006F25FA"/>
    <w:rsid w:val="006F27C7"/>
    <w:rsid w:val="006F2B76"/>
    <w:rsid w:val="006F2F84"/>
    <w:rsid w:val="006F320B"/>
    <w:rsid w:val="006F39BC"/>
    <w:rsid w:val="006F41FB"/>
    <w:rsid w:val="006F4258"/>
    <w:rsid w:val="006F58FC"/>
    <w:rsid w:val="006F597D"/>
    <w:rsid w:val="006F60D5"/>
    <w:rsid w:val="00700FC5"/>
    <w:rsid w:val="00702011"/>
    <w:rsid w:val="007052DD"/>
    <w:rsid w:val="0070566C"/>
    <w:rsid w:val="0070571F"/>
    <w:rsid w:val="00705E53"/>
    <w:rsid w:val="007071C7"/>
    <w:rsid w:val="00707C4B"/>
    <w:rsid w:val="0071122A"/>
    <w:rsid w:val="00711912"/>
    <w:rsid w:val="00712171"/>
    <w:rsid w:val="007125E9"/>
    <w:rsid w:val="00712D80"/>
    <w:rsid w:val="00716C30"/>
    <w:rsid w:val="00721331"/>
    <w:rsid w:val="007222D1"/>
    <w:rsid w:val="00722A9F"/>
    <w:rsid w:val="00722F4B"/>
    <w:rsid w:val="007231B2"/>
    <w:rsid w:val="0072445D"/>
    <w:rsid w:val="00724AD5"/>
    <w:rsid w:val="00725238"/>
    <w:rsid w:val="0072639F"/>
    <w:rsid w:val="007268AB"/>
    <w:rsid w:val="00727A9B"/>
    <w:rsid w:val="007301B8"/>
    <w:rsid w:val="00732A72"/>
    <w:rsid w:val="007330FD"/>
    <w:rsid w:val="00733B84"/>
    <w:rsid w:val="00735DC7"/>
    <w:rsid w:val="00737AF3"/>
    <w:rsid w:val="00740C25"/>
    <w:rsid w:val="00741011"/>
    <w:rsid w:val="00741BF8"/>
    <w:rsid w:val="007420F0"/>
    <w:rsid w:val="007423E5"/>
    <w:rsid w:val="00744AC9"/>
    <w:rsid w:val="00750520"/>
    <w:rsid w:val="0075057F"/>
    <w:rsid w:val="00751088"/>
    <w:rsid w:val="0075212F"/>
    <w:rsid w:val="0075225B"/>
    <w:rsid w:val="007526A2"/>
    <w:rsid w:val="00752EA0"/>
    <w:rsid w:val="00757DB5"/>
    <w:rsid w:val="007610A6"/>
    <w:rsid w:val="00761756"/>
    <w:rsid w:val="0076247E"/>
    <w:rsid w:val="007637E6"/>
    <w:rsid w:val="007638D0"/>
    <w:rsid w:val="007639F7"/>
    <w:rsid w:val="00766D4A"/>
    <w:rsid w:val="00767731"/>
    <w:rsid w:val="00767F56"/>
    <w:rsid w:val="00770FC9"/>
    <w:rsid w:val="007714EE"/>
    <w:rsid w:val="0077177C"/>
    <w:rsid w:val="00772938"/>
    <w:rsid w:val="0077395F"/>
    <w:rsid w:val="007740A5"/>
    <w:rsid w:val="00774E4C"/>
    <w:rsid w:val="00775779"/>
    <w:rsid w:val="00775C9C"/>
    <w:rsid w:val="00776096"/>
    <w:rsid w:val="00776FC8"/>
    <w:rsid w:val="00776FDA"/>
    <w:rsid w:val="007772A2"/>
    <w:rsid w:val="00780266"/>
    <w:rsid w:val="0078093A"/>
    <w:rsid w:val="00782EA6"/>
    <w:rsid w:val="0078502F"/>
    <w:rsid w:val="007877AE"/>
    <w:rsid w:val="00787847"/>
    <w:rsid w:val="00787D73"/>
    <w:rsid w:val="007903C4"/>
    <w:rsid w:val="0079058F"/>
    <w:rsid w:val="00792DB4"/>
    <w:rsid w:val="00794B74"/>
    <w:rsid w:val="00795140"/>
    <w:rsid w:val="0079563C"/>
    <w:rsid w:val="00796162"/>
    <w:rsid w:val="00796A1D"/>
    <w:rsid w:val="00797C69"/>
    <w:rsid w:val="007A0550"/>
    <w:rsid w:val="007A3A13"/>
    <w:rsid w:val="007A44E6"/>
    <w:rsid w:val="007A472C"/>
    <w:rsid w:val="007A476F"/>
    <w:rsid w:val="007A55FC"/>
    <w:rsid w:val="007A6750"/>
    <w:rsid w:val="007B0172"/>
    <w:rsid w:val="007B158D"/>
    <w:rsid w:val="007B1F6B"/>
    <w:rsid w:val="007B2F17"/>
    <w:rsid w:val="007B32B3"/>
    <w:rsid w:val="007B3860"/>
    <w:rsid w:val="007B458A"/>
    <w:rsid w:val="007B477C"/>
    <w:rsid w:val="007B5876"/>
    <w:rsid w:val="007B6766"/>
    <w:rsid w:val="007C0411"/>
    <w:rsid w:val="007C0C8F"/>
    <w:rsid w:val="007C11FD"/>
    <w:rsid w:val="007C2618"/>
    <w:rsid w:val="007C520E"/>
    <w:rsid w:val="007C6618"/>
    <w:rsid w:val="007C7D9E"/>
    <w:rsid w:val="007D0427"/>
    <w:rsid w:val="007D09FA"/>
    <w:rsid w:val="007D12F9"/>
    <w:rsid w:val="007D31D6"/>
    <w:rsid w:val="007D3BE5"/>
    <w:rsid w:val="007D3DE6"/>
    <w:rsid w:val="007D6E5B"/>
    <w:rsid w:val="007D70C8"/>
    <w:rsid w:val="007E0A48"/>
    <w:rsid w:val="007E0AFD"/>
    <w:rsid w:val="007E0BBC"/>
    <w:rsid w:val="007E1D90"/>
    <w:rsid w:val="007E2D41"/>
    <w:rsid w:val="007E6194"/>
    <w:rsid w:val="007E6591"/>
    <w:rsid w:val="007F06C2"/>
    <w:rsid w:val="007F1E3B"/>
    <w:rsid w:val="007F29DB"/>
    <w:rsid w:val="007F3FA7"/>
    <w:rsid w:val="007F4682"/>
    <w:rsid w:val="007F5038"/>
    <w:rsid w:val="007F5825"/>
    <w:rsid w:val="00800661"/>
    <w:rsid w:val="00800965"/>
    <w:rsid w:val="00802363"/>
    <w:rsid w:val="008027A8"/>
    <w:rsid w:val="0080296E"/>
    <w:rsid w:val="00803AD8"/>
    <w:rsid w:val="00804366"/>
    <w:rsid w:val="00804A0E"/>
    <w:rsid w:val="008053F2"/>
    <w:rsid w:val="00805CA6"/>
    <w:rsid w:val="0080614D"/>
    <w:rsid w:val="0080674E"/>
    <w:rsid w:val="00806E33"/>
    <w:rsid w:val="00806EEF"/>
    <w:rsid w:val="0081167F"/>
    <w:rsid w:val="00812266"/>
    <w:rsid w:val="00812649"/>
    <w:rsid w:val="00813135"/>
    <w:rsid w:val="0081384E"/>
    <w:rsid w:val="008145F4"/>
    <w:rsid w:val="00814627"/>
    <w:rsid w:val="0081526D"/>
    <w:rsid w:val="00815AF0"/>
    <w:rsid w:val="00816C53"/>
    <w:rsid w:val="00816CAA"/>
    <w:rsid w:val="00816F86"/>
    <w:rsid w:val="00817EEC"/>
    <w:rsid w:val="008204C8"/>
    <w:rsid w:val="00821E3C"/>
    <w:rsid w:val="00822333"/>
    <w:rsid w:val="0082234C"/>
    <w:rsid w:val="008227DF"/>
    <w:rsid w:val="008234E0"/>
    <w:rsid w:val="00823D14"/>
    <w:rsid w:val="00825195"/>
    <w:rsid w:val="0082605D"/>
    <w:rsid w:val="00827F8B"/>
    <w:rsid w:val="008317C6"/>
    <w:rsid w:val="00832326"/>
    <w:rsid w:val="0083243B"/>
    <w:rsid w:val="0083328A"/>
    <w:rsid w:val="00834405"/>
    <w:rsid w:val="0083467B"/>
    <w:rsid w:val="00834AD4"/>
    <w:rsid w:val="00835216"/>
    <w:rsid w:val="00835AB0"/>
    <w:rsid w:val="00836679"/>
    <w:rsid w:val="008371EE"/>
    <w:rsid w:val="00837CCB"/>
    <w:rsid w:val="00842DF3"/>
    <w:rsid w:val="00842E8B"/>
    <w:rsid w:val="0084344B"/>
    <w:rsid w:val="00843E5E"/>
    <w:rsid w:val="00844811"/>
    <w:rsid w:val="0084483D"/>
    <w:rsid w:val="00845D26"/>
    <w:rsid w:val="008462BE"/>
    <w:rsid w:val="0084707E"/>
    <w:rsid w:val="00847311"/>
    <w:rsid w:val="008501D6"/>
    <w:rsid w:val="008549B5"/>
    <w:rsid w:val="00855259"/>
    <w:rsid w:val="00856A9A"/>
    <w:rsid w:val="008578EC"/>
    <w:rsid w:val="008600A8"/>
    <w:rsid w:val="008608EB"/>
    <w:rsid w:val="00861AB8"/>
    <w:rsid w:val="0086324B"/>
    <w:rsid w:val="00863D0B"/>
    <w:rsid w:val="00863EEE"/>
    <w:rsid w:val="00864354"/>
    <w:rsid w:val="00864798"/>
    <w:rsid w:val="0086515C"/>
    <w:rsid w:val="00865A1F"/>
    <w:rsid w:val="008701CA"/>
    <w:rsid w:val="00870FDF"/>
    <w:rsid w:val="00871282"/>
    <w:rsid w:val="008714FE"/>
    <w:rsid w:val="00871BCC"/>
    <w:rsid w:val="00874F30"/>
    <w:rsid w:val="00875A73"/>
    <w:rsid w:val="00875B5B"/>
    <w:rsid w:val="00875C81"/>
    <w:rsid w:val="00876FB9"/>
    <w:rsid w:val="008778FA"/>
    <w:rsid w:val="00877C7D"/>
    <w:rsid w:val="00880F44"/>
    <w:rsid w:val="00882894"/>
    <w:rsid w:val="00882D5B"/>
    <w:rsid w:val="0088379A"/>
    <w:rsid w:val="00883F98"/>
    <w:rsid w:val="00885A5F"/>
    <w:rsid w:val="00887CA1"/>
    <w:rsid w:val="00887EB7"/>
    <w:rsid w:val="008908F8"/>
    <w:rsid w:val="00890A58"/>
    <w:rsid w:val="00890A61"/>
    <w:rsid w:val="00891998"/>
    <w:rsid w:val="00892038"/>
    <w:rsid w:val="0089287D"/>
    <w:rsid w:val="00893EBB"/>
    <w:rsid w:val="00894A26"/>
    <w:rsid w:val="00895ECA"/>
    <w:rsid w:val="008976EA"/>
    <w:rsid w:val="00897726"/>
    <w:rsid w:val="008978E6"/>
    <w:rsid w:val="008A03BF"/>
    <w:rsid w:val="008A0558"/>
    <w:rsid w:val="008A1EDD"/>
    <w:rsid w:val="008A333B"/>
    <w:rsid w:val="008A4075"/>
    <w:rsid w:val="008A5307"/>
    <w:rsid w:val="008A55CC"/>
    <w:rsid w:val="008A5C27"/>
    <w:rsid w:val="008A606D"/>
    <w:rsid w:val="008A63D9"/>
    <w:rsid w:val="008A79DE"/>
    <w:rsid w:val="008B0285"/>
    <w:rsid w:val="008B02F6"/>
    <w:rsid w:val="008B03DA"/>
    <w:rsid w:val="008B0634"/>
    <w:rsid w:val="008B2A54"/>
    <w:rsid w:val="008B3569"/>
    <w:rsid w:val="008B364D"/>
    <w:rsid w:val="008B396F"/>
    <w:rsid w:val="008B4017"/>
    <w:rsid w:val="008B47B1"/>
    <w:rsid w:val="008B47B9"/>
    <w:rsid w:val="008B6A27"/>
    <w:rsid w:val="008C25DD"/>
    <w:rsid w:val="008C288E"/>
    <w:rsid w:val="008C29A4"/>
    <w:rsid w:val="008C3417"/>
    <w:rsid w:val="008C553D"/>
    <w:rsid w:val="008C6571"/>
    <w:rsid w:val="008D05DE"/>
    <w:rsid w:val="008D0DF8"/>
    <w:rsid w:val="008D1DBF"/>
    <w:rsid w:val="008D27A3"/>
    <w:rsid w:val="008D3249"/>
    <w:rsid w:val="008D522E"/>
    <w:rsid w:val="008D72A8"/>
    <w:rsid w:val="008D7B7F"/>
    <w:rsid w:val="008E08A6"/>
    <w:rsid w:val="008E16A4"/>
    <w:rsid w:val="008E2603"/>
    <w:rsid w:val="008E289F"/>
    <w:rsid w:val="008E2B10"/>
    <w:rsid w:val="008E2FD1"/>
    <w:rsid w:val="008E430D"/>
    <w:rsid w:val="008E4579"/>
    <w:rsid w:val="008E460F"/>
    <w:rsid w:val="008E4A23"/>
    <w:rsid w:val="008E51BA"/>
    <w:rsid w:val="008E5728"/>
    <w:rsid w:val="008E5917"/>
    <w:rsid w:val="008E6D2F"/>
    <w:rsid w:val="008F0C3D"/>
    <w:rsid w:val="008F10DB"/>
    <w:rsid w:val="008F1712"/>
    <w:rsid w:val="008F1766"/>
    <w:rsid w:val="008F17F1"/>
    <w:rsid w:val="008F1BE1"/>
    <w:rsid w:val="008F24DE"/>
    <w:rsid w:val="008F29BE"/>
    <w:rsid w:val="008F2C49"/>
    <w:rsid w:val="008F2E7A"/>
    <w:rsid w:val="008F570D"/>
    <w:rsid w:val="008F5812"/>
    <w:rsid w:val="008F5F25"/>
    <w:rsid w:val="008F6030"/>
    <w:rsid w:val="008F6E4E"/>
    <w:rsid w:val="008F71BB"/>
    <w:rsid w:val="008F7BA2"/>
    <w:rsid w:val="00900175"/>
    <w:rsid w:val="00900E7B"/>
    <w:rsid w:val="009019FA"/>
    <w:rsid w:val="009028DA"/>
    <w:rsid w:val="009036AC"/>
    <w:rsid w:val="00906F66"/>
    <w:rsid w:val="009100F5"/>
    <w:rsid w:val="00911369"/>
    <w:rsid w:val="009114E1"/>
    <w:rsid w:val="0091195F"/>
    <w:rsid w:val="009149AA"/>
    <w:rsid w:val="00914C52"/>
    <w:rsid w:val="009156F4"/>
    <w:rsid w:val="0091574D"/>
    <w:rsid w:val="009167DA"/>
    <w:rsid w:val="009176B7"/>
    <w:rsid w:val="00920E43"/>
    <w:rsid w:val="00924388"/>
    <w:rsid w:val="00925A20"/>
    <w:rsid w:val="0092661A"/>
    <w:rsid w:val="00926CE6"/>
    <w:rsid w:val="00927361"/>
    <w:rsid w:val="0092790D"/>
    <w:rsid w:val="00930BE5"/>
    <w:rsid w:val="0093240B"/>
    <w:rsid w:val="00932C8A"/>
    <w:rsid w:val="00935794"/>
    <w:rsid w:val="00935E4D"/>
    <w:rsid w:val="009361C2"/>
    <w:rsid w:val="009451B6"/>
    <w:rsid w:val="00945530"/>
    <w:rsid w:val="0094598A"/>
    <w:rsid w:val="00945E0E"/>
    <w:rsid w:val="00946B57"/>
    <w:rsid w:val="009470C7"/>
    <w:rsid w:val="00947C16"/>
    <w:rsid w:val="00950741"/>
    <w:rsid w:val="00951186"/>
    <w:rsid w:val="00951374"/>
    <w:rsid w:val="00953027"/>
    <w:rsid w:val="00953564"/>
    <w:rsid w:val="00953590"/>
    <w:rsid w:val="00954C9C"/>
    <w:rsid w:val="00955582"/>
    <w:rsid w:val="00955CA1"/>
    <w:rsid w:val="00955ED3"/>
    <w:rsid w:val="009579A6"/>
    <w:rsid w:val="00957C12"/>
    <w:rsid w:val="00962FBF"/>
    <w:rsid w:val="00963EC8"/>
    <w:rsid w:val="00965954"/>
    <w:rsid w:val="00965DAB"/>
    <w:rsid w:val="00970364"/>
    <w:rsid w:val="00970AE7"/>
    <w:rsid w:val="00971319"/>
    <w:rsid w:val="00973E31"/>
    <w:rsid w:val="0097458C"/>
    <w:rsid w:val="009753FF"/>
    <w:rsid w:val="00975779"/>
    <w:rsid w:val="009765CD"/>
    <w:rsid w:val="0098004E"/>
    <w:rsid w:val="009803B6"/>
    <w:rsid w:val="009806FE"/>
    <w:rsid w:val="00981D5A"/>
    <w:rsid w:val="0098306D"/>
    <w:rsid w:val="00983176"/>
    <w:rsid w:val="00983CA1"/>
    <w:rsid w:val="009869E3"/>
    <w:rsid w:val="00986D09"/>
    <w:rsid w:val="00987B29"/>
    <w:rsid w:val="00990916"/>
    <w:rsid w:val="00990DD4"/>
    <w:rsid w:val="00991805"/>
    <w:rsid w:val="00993573"/>
    <w:rsid w:val="00993698"/>
    <w:rsid w:val="00994511"/>
    <w:rsid w:val="009947E8"/>
    <w:rsid w:val="00994994"/>
    <w:rsid w:val="00995155"/>
    <w:rsid w:val="00995261"/>
    <w:rsid w:val="00997152"/>
    <w:rsid w:val="009A0719"/>
    <w:rsid w:val="009A1958"/>
    <w:rsid w:val="009A37E4"/>
    <w:rsid w:val="009A47EA"/>
    <w:rsid w:val="009A4CFC"/>
    <w:rsid w:val="009A4D72"/>
    <w:rsid w:val="009A4F39"/>
    <w:rsid w:val="009A62EF"/>
    <w:rsid w:val="009A7693"/>
    <w:rsid w:val="009B289E"/>
    <w:rsid w:val="009B41FC"/>
    <w:rsid w:val="009B466F"/>
    <w:rsid w:val="009B4B01"/>
    <w:rsid w:val="009B529F"/>
    <w:rsid w:val="009B5BA5"/>
    <w:rsid w:val="009B5C06"/>
    <w:rsid w:val="009B66F4"/>
    <w:rsid w:val="009B6E7A"/>
    <w:rsid w:val="009B6ED3"/>
    <w:rsid w:val="009C0011"/>
    <w:rsid w:val="009C080A"/>
    <w:rsid w:val="009C0C4F"/>
    <w:rsid w:val="009C1665"/>
    <w:rsid w:val="009C1A1A"/>
    <w:rsid w:val="009C1B44"/>
    <w:rsid w:val="009C4702"/>
    <w:rsid w:val="009C51B1"/>
    <w:rsid w:val="009C603D"/>
    <w:rsid w:val="009C654B"/>
    <w:rsid w:val="009C6B86"/>
    <w:rsid w:val="009C7B86"/>
    <w:rsid w:val="009C7ECC"/>
    <w:rsid w:val="009D0544"/>
    <w:rsid w:val="009D09EE"/>
    <w:rsid w:val="009D0DF2"/>
    <w:rsid w:val="009D21C9"/>
    <w:rsid w:val="009D3367"/>
    <w:rsid w:val="009E10A9"/>
    <w:rsid w:val="009E236C"/>
    <w:rsid w:val="009E23A6"/>
    <w:rsid w:val="009E387C"/>
    <w:rsid w:val="009E3A96"/>
    <w:rsid w:val="009E3C30"/>
    <w:rsid w:val="009E5E56"/>
    <w:rsid w:val="009F01CE"/>
    <w:rsid w:val="009F0B90"/>
    <w:rsid w:val="009F1F80"/>
    <w:rsid w:val="009F25B8"/>
    <w:rsid w:val="009F4A57"/>
    <w:rsid w:val="009F54F4"/>
    <w:rsid w:val="009F6D37"/>
    <w:rsid w:val="009F73DC"/>
    <w:rsid w:val="009F7759"/>
    <w:rsid w:val="00A01058"/>
    <w:rsid w:val="00A03338"/>
    <w:rsid w:val="00A03374"/>
    <w:rsid w:val="00A03F23"/>
    <w:rsid w:val="00A0430A"/>
    <w:rsid w:val="00A04846"/>
    <w:rsid w:val="00A05B55"/>
    <w:rsid w:val="00A05C01"/>
    <w:rsid w:val="00A065AB"/>
    <w:rsid w:val="00A06978"/>
    <w:rsid w:val="00A11D46"/>
    <w:rsid w:val="00A12D3A"/>
    <w:rsid w:val="00A14868"/>
    <w:rsid w:val="00A16A06"/>
    <w:rsid w:val="00A217B5"/>
    <w:rsid w:val="00A227B0"/>
    <w:rsid w:val="00A23E3F"/>
    <w:rsid w:val="00A24702"/>
    <w:rsid w:val="00A25337"/>
    <w:rsid w:val="00A25A8C"/>
    <w:rsid w:val="00A2793B"/>
    <w:rsid w:val="00A30359"/>
    <w:rsid w:val="00A30688"/>
    <w:rsid w:val="00A30D0D"/>
    <w:rsid w:val="00A321A1"/>
    <w:rsid w:val="00A334F3"/>
    <w:rsid w:val="00A367F1"/>
    <w:rsid w:val="00A36C83"/>
    <w:rsid w:val="00A40B85"/>
    <w:rsid w:val="00A4113E"/>
    <w:rsid w:val="00A421D9"/>
    <w:rsid w:val="00A428EC"/>
    <w:rsid w:val="00A42CE7"/>
    <w:rsid w:val="00A4301B"/>
    <w:rsid w:val="00A435E7"/>
    <w:rsid w:val="00A47C20"/>
    <w:rsid w:val="00A5088C"/>
    <w:rsid w:val="00A519B0"/>
    <w:rsid w:val="00A53216"/>
    <w:rsid w:val="00A55070"/>
    <w:rsid w:val="00A56A3D"/>
    <w:rsid w:val="00A616F5"/>
    <w:rsid w:val="00A6379D"/>
    <w:rsid w:val="00A64072"/>
    <w:rsid w:val="00A648A2"/>
    <w:rsid w:val="00A6545A"/>
    <w:rsid w:val="00A6654C"/>
    <w:rsid w:val="00A66C0C"/>
    <w:rsid w:val="00A66CD7"/>
    <w:rsid w:val="00A72A6A"/>
    <w:rsid w:val="00A73D45"/>
    <w:rsid w:val="00A742AE"/>
    <w:rsid w:val="00A74697"/>
    <w:rsid w:val="00A76BF6"/>
    <w:rsid w:val="00A80556"/>
    <w:rsid w:val="00A80698"/>
    <w:rsid w:val="00A80B3B"/>
    <w:rsid w:val="00A80F94"/>
    <w:rsid w:val="00A818EA"/>
    <w:rsid w:val="00A8249B"/>
    <w:rsid w:val="00A852F6"/>
    <w:rsid w:val="00A86977"/>
    <w:rsid w:val="00A87481"/>
    <w:rsid w:val="00A8771E"/>
    <w:rsid w:val="00A90E40"/>
    <w:rsid w:val="00A90FD1"/>
    <w:rsid w:val="00A911CA"/>
    <w:rsid w:val="00A92EE0"/>
    <w:rsid w:val="00A935B8"/>
    <w:rsid w:val="00A936A6"/>
    <w:rsid w:val="00A944F5"/>
    <w:rsid w:val="00A95C15"/>
    <w:rsid w:val="00A96123"/>
    <w:rsid w:val="00A97A03"/>
    <w:rsid w:val="00AA1000"/>
    <w:rsid w:val="00AA1B9C"/>
    <w:rsid w:val="00AA2781"/>
    <w:rsid w:val="00AA3059"/>
    <w:rsid w:val="00AA3EA1"/>
    <w:rsid w:val="00AA4119"/>
    <w:rsid w:val="00AA6A8D"/>
    <w:rsid w:val="00AA6EA6"/>
    <w:rsid w:val="00AA7A0C"/>
    <w:rsid w:val="00AB0155"/>
    <w:rsid w:val="00AB11DA"/>
    <w:rsid w:val="00AB2A13"/>
    <w:rsid w:val="00AB2AD0"/>
    <w:rsid w:val="00AB62F2"/>
    <w:rsid w:val="00AB7A27"/>
    <w:rsid w:val="00AC008A"/>
    <w:rsid w:val="00AC1D80"/>
    <w:rsid w:val="00AC557B"/>
    <w:rsid w:val="00AD11FB"/>
    <w:rsid w:val="00AD1B4F"/>
    <w:rsid w:val="00AD2A00"/>
    <w:rsid w:val="00AD2DDA"/>
    <w:rsid w:val="00AD57BB"/>
    <w:rsid w:val="00AD5BC0"/>
    <w:rsid w:val="00AD7BCA"/>
    <w:rsid w:val="00AE0570"/>
    <w:rsid w:val="00AE0DD1"/>
    <w:rsid w:val="00AE10E5"/>
    <w:rsid w:val="00AE37CB"/>
    <w:rsid w:val="00AE4B89"/>
    <w:rsid w:val="00AE61F3"/>
    <w:rsid w:val="00AE6A0F"/>
    <w:rsid w:val="00AE6B85"/>
    <w:rsid w:val="00AE74C0"/>
    <w:rsid w:val="00AE798A"/>
    <w:rsid w:val="00AF0C6E"/>
    <w:rsid w:val="00AF2722"/>
    <w:rsid w:val="00AF31A3"/>
    <w:rsid w:val="00AF3490"/>
    <w:rsid w:val="00AF5C47"/>
    <w:rsid w:val="00AF6BDB"/>
    <w:rsid w:val="00AF6C2A"/>
    <w:rsid w:val="00AF72A6"/>
    <w:rsid w:val="00AF7AF2"/>
    <w:rsid w:val="00B00772"/>
    <w:rsid w:val="00B010BF"/>
    <w:rsid w:val="00B01849"/>
    <w:rsid w:val="00B030C4"/>
    <w:rsid w:val="00B03CB4"/>
    <w:rsid w:val="00B04976"/>
    <w:rsid w:val="00B04B71"/>
    <w:rsid w:val="00B04FB0"/>
    <w:rsid w:val="00B0506E"/>
    <w:rsid w:val="00B05CCB"/>
    <w:rsid w:val="00B06683"/>
    <w:rsid w:val="00B06DBF"/>
    <w:rsid w:val="00B06E38"/>
    <w:rsid w:val="00B10C70"/>
    <w:rsid w:val="00B10E2E"/>
    <w:rsid w:val="00B1104C"/>
    <w:rsid w:val="00B1222E"/>
    <w:rsid w:val="00B13408"/>
    <w:rsid w:val="00B146B1"/>
    <w:rsid w:val="00B14D13"/>
    <w:rsid w:val="00B1550B"/>
    <w:rsid w:val="00B1735F"/>
    <w:rsid w:val="00B20072"/>
    <w:rsid w:val="00B213FE"/>
    <w:rsid w:val="00B22720"/>
    <w:rsid w:val="00B231B8"/>
    <w:rsid w:val="00B234F4"/>
    <w:rsid w:val="00B23E71"/>
    <w:rsid w:val="00B244EB"/>
    <w:rsid w:val="00B263CA"/>
    <w:rsid w:val="00B26519"/>
    <w:rsid w:val="00B26C48"/>
    <w:rsid w:val="00B26CAE"/>
    <w:rsid w:val="00B276D7"/>
    <w:rsid w:val="00B31248"/>
    <w:rsid w:val="00B313A7"/>
    <w:rsid w:val="00B31517"/>
    <w:rsid w:val="00B31CD7"/>
    <w:rsid w:val="00B347F2"/>
    <w:rsid w:val="00B348FE"/>
    <w:rsid w:val="00B34C9F"/>
    <w:rsid w:val="00B35807"/>
    <w:rsid w:val="00B36BC1"/>
    <w:rsid w:val="00B37B8A"/>
    <w:rsid w:val="00B37D1E"/>
    <w:rsid w:val="00B37D76"/>
    <w:rsid w:val="00B4022B"/>
    <w:rsid w:val="00B41ECC"/>
    <w:rsid w:val="00B43139"/>
    <w:rsid w:val="00B4321B"/>
    <w:rsid w:val="00B44CE8"/>
    <w:rsid w:val="00B44FBA"/>
    <w:rsid w:val="00B450C9"/>
    <w:rsid w:val="00B45B2E"/>
    <w:rsid w:val="00B460CD"/>
    <w:rsid w:val="00B4758C"/>
    <w:rsid w:val="00B477F7"/>
    <w:rsid w:val="00B4792A"/>
    <w:rsid w:val="00B50FC9"/>
    <w:rsid w:val="00B51078"/>
    <w:rsid w:val="00B514CC"/>
    <w:rsid w:val="00B52D6B"/>
    <w:rsid w:val="00B54884"/>
    <w:rsid w:val="00B60678"/>
    <w:rsid w:val="00B64FC8"/>
    <w:rsid w:val="00B65B81"/>
    <w:rsid w:val="00B65E27"/>
    <w:rsid w:val="00B67197"/>
    <w:rsid w:val="00B706B5"/>
    <w:rsid w:val="00B70B50"/>
    <w:rsid w:val="00B716DC"/>
    <w:rsid w:val="00B748B9"/>
    <w:rsid w:val="00B74A21"/>
    <w:rsid w:val="00B75562"/>
    <w:rsid w:val="00B80241"/>
    <w:rsid w:val="00B80588"/>
    <w:rsid w:val="00B805F4"/>
    <w:rsid w:val="00B8122D"/>
    <w:rsid w:val="00B812E8"/>
    <w:rsid w:val="00B8246A"/>
    <w:rsid w:val="00B82AD8"/>
    <w:rsid w:val="00B84035"/>
    <w:rsid w:val="00B846A0"/>
    <w:rsid w:val="00B87F32"/>
    <w:rsid w:val="00B91C04"/>
    <w:rsid w:val="00B93184"/>
    <w:rsid w:val="00B9394A"/>
    <w:rsid w:val="00B94F64"/>
    <w:rsid w:val="00B95031"/>
    <w:rsid w:val="00B97AB5"/>
    <w:rsid w:val="00B97E27"/>
    <w:rsid w:val="00BA0A7E"/>
    <w:rsid w:val="00BA117E"/>
    <w:rsid w:val="00BA2F19"/>
    <w:rsid w:val="00BA30F1"/>
    <w:rsid w:val="00BA3F10"/>
    <w:rsid w:val="00BA42EB"/>
    <w:rsid w:val="00BA61FC"/>
    <w:rsid w:val="00BA741C"/>
    <w:rsid w:val="00BA7655"/>
    <w:rsid w:val="00BA76F8"/>
    <w:rsid w:val="00BB30F3"/>
    <w:rsid w:val="00BB317C"/>
    <w:rsid w:val="00BB3DC1"/>
    <w:rsid w:val="00BB5193"/>
    <w:rsid w:val="00BB747A"/>
    <w:rsid w:val="00BB7F31"/>
    <w:rsid w:val="00BC0472"/>
    <w:rsid w:val="00BC3435"/>
    <w:rsid w:val="00BC38F1"/>
    <w:rsid w:val="00BC3E36"/>
    <w:rsid w:val="00BC4EA2"/>
    <w:rsid w:val="00BC63CC"/>
    <w:rsid w:val="00BC649C"/>
    <w:rsid w:val="00BD032B"/>
    <w:rsid w:val="00BD1926"/>
    <w:rsid w:val="00BD1DB7"/>
    <w:rsid w:val="00BD25D9"/>
    <w:rsid w:val="00BD4D41"/>
    <w:rsid w:val="00BD5F3B"/>
    <w:rsid w:val="00BD6D35"/>
    <w:rsid w:val="00BD7382"/>
    <w:rsid w:val="00BE0C5F"/>
    <w:rsid w:val="00BE1A62"/>
    <w:rsid w:val="00BE1DA2"/>
    <w:rsid w:val="00BE56C9"/>
    <w:rsid w:val="00BE65E9"/>
    <w:rsid w:val="00BE77B3"/>
    <w:rsid w:val="00BE7800"/>
    <w:rsid w:val="00BE7B1F"/>
    <w:rsid w:val="00BF1C92"/>
    <w:rsid w:val="00BF20D5"/>
    <w:rsid w:val="00BF2360"/>
    <w:rsid w:val="00BF2A92"/>
    <w:rsid w:val="00BF2E3D"/>
    <w:rsid w:val="00BF3882"/>
    <w:rsid w:val="00BF39F1"/>
    <w:rsid w:val="00BF4C21"/>
    <w:rsid w:val="00BF5B55"/>
    <w:rsid w:val="00BF5B69"/>
    <w:rsid w:val="00BF5D2C"/>
    <w:rsid w:val="00BF605E"/>
    <w:rsid w:val="00BF63AB"/>
    <w:rsid w:val="00BF75F9"/>
    <w:rsid w:val="00BF79B7"/>
    <w:rsid w:val="00C00BB1"/>
    <w:rsid w:val="00C01F7F"/>
    <w:rsid w:val="00C02793"/>
    <w:rsid w:val="00C0584A"/>
    <w:rsid w:val="00C05A31"/>
    <w:rsid w:val="00C05A5D"/>
    <w:rsid w:val="00C10EB7"/>
    <w:rsid w:val="00C130CA"/>
    <w:rsid w:val="00C1551D"/>
    <w:rsid w:val="00C1673D"/>
    <w:rsid w:val="00C210DF"/>
    <w:rsid w:val="00C221C5"/>
    <w:rsid w:val="00C23133"/>
    <w:rsid w:val="00C23D22"/>
    <w:rsid w:val="00C23F83"/>
    <w:rsid w:val="00C253DC"/>
    <w:rsid w:val="00C2568D"/>
    <w:rsid w:val="00C25F9B"/>
    <w:rsid w:val="00C270EE"/>
    <w:rsid w:val="00C27507"/>
    <w:rsid w:val="00C27AA3"/>
    <w:rsid w:val="00C31582"/>
    <w:rsid w:val="00C31F90"/>
    <w:rsid w:val="00C32A5C"/>
    <w:rsid w:val="00C32F7A"/>
    <w:rsid w:val="00C343EB"/>
    <w:rsid w:val="00C35530"/>
    <w:rsid w:val="00C35A78"/>
    <w:rsid w:val="00C37EE6"/>
    <w:rsid w:val="00C40047"/>
    <w:rsid w:val="00C40721"/>
    <w:rsid w:val="00C40EE2"/>
    <w:rsid w:val="00C41220"/>
    <w:rsid w:val="00C41DA6"/>
    <w:rsid w:val="00C434B9"/>
    <w:rsid w:val="00C4451B"/>
    <w:rsid w:val="00C453DE"/>
    <w:rsid w:val="00C46B63"/>
    <w:rsid w:val="00C46CD4"/>
    <w:rsid w:val="00C47A5E"/>
    <w:rsid w:val="00C505F7"/>
    <w:rsid w:val="00C51F69"/>
    <w:rsid w:val="00C526AB"/>
    <w:rsid w:val="00C53B49"/>
    <w:rsid w:val="00C541C7"/>
    <w:rsid w:val="00C54E6B"/>
    <w:rsid w:val="00C55C74"/>
    <w:rsid w:val="00C56DCE"/>
    <w:rsid w:val="00C57672"/>
    <w:rsid w:val="00C57945"/>
    <w:rsid w:val="00C60127"/>
    <w:rsid w:val="00C607B5"/>
    <w:rsid w:val="00C6140C"/>
    <w:rsid w:val="00C61591"/>
    <w:rsid w:val="00C62B48"/>
    <w:rsid w:val="00C62F54"/>
    <w:rsid w:val="00C62FDF"/>
    <w:rsid w:val="00C6306B"/>
    <w:rsid w:val="00C641DE"/>
    <w:rsid w:val="00C64968"/>
    <w:rsid w:val="00C65B94"/>
    <w:rsid w:val="00C6602E"/>
    <w:rsid w:val="00C67A74"/>
    <w:rsid w:val="00C70FA4"/>
    <w:rsid w:val="00C70FBA"/>
    <w:rsid w:val="00C71AE9"/>
    <w:rsid w:val="00C74B98"/>
    <w:rsid w:val="00C74CEB"/>
    <w:rsid w:val="00C76189"/>
    <w:rsid w:val="00C80278"/>
    <w:rsid w:val="00C80718"/>
    <w:rsid w:val="00C809D9"/>
    <w:rsid w:val="00C819DE"/>
    <w:rsid w:val="00C81B11"/>
    <w:rsid w:val="00C82566"/>
    <w:rsid w:val="00C83C56"/>
    <w:rsid w:val="00C85F02"/>
    <w:rsid w:val="00C860EA"/>
    <w:rsid w:val="00C8724B"/>
    <w:rsid w:val="00C909DF"/>
    <w:rsid w:val="00C9123C"/>
    <w:rsid w:val="00C9307C"/>
    <w:rsid w:val="00C9384A"/>
    <w:rsid w:val="00C95CCF"/>
    <w:rsid w:val="00CA0684"/>
    <w:rsid w:val="00CA291C"/>
    <w:rsid w:val="00CA39D2"/>
    <w:rsid w:val="00CA4BA6"/>
    <w:rsid w:val="00CA7019"/>
    <w:rsid w:val="00CB059D"/>
    <w:rsid w:val="00CB10A4"/>
    <w:rsid w:val="00CB2036"/>
    <w:rsid w:val="00CB21A9"/>
    <w:rsid w:val="00CB23EB"/>
    <w:rsid w:val="00CB3891"/>
    <w:rsid w:val="00CB47F9"/>
    <w:rsid w:val="00CB56CB"/>
    <w:rsid w:val="00CB5BD8"/>
    <w:rsid w:val="00CC007D"/>
    <w:rsid w:val="00CC0A5E"/>
    <w:rsid w:val="00CC11C3"/>
    <w:rsid w:val="00CC2EBD"/>
    <w:rsid w:val="00CC43E7"/>
    <w:rsid w:val="00CC4D7D"/>
    <w:rsid w:val="00CC64E6"/>
    <w:rsid w:val="00CC681F"/>
    <w:rsid w:val="00CC684E"/>
    <w:rsid w:val="00CC73B7"/>
    <w:rsid w:val="00CC7990"/>
    <w:rsid w:val="00CD0972"/>
    <w:rsid w:val="00CD14A6"/>
    <w:rsid w:val="00CD1A74"/>
    <w:rsid w:val="00CD1F4A"/>
    <w:rsid w:val="00CD2293"/>
    <w:rsid w:val="00CD3BD3"/>
    <w:rsid w:val="00CD3D7A"/>
    <w:rsid w:val="00CD4285"/>
    <w:rsid w:val="00CD65B9"/>
    <w:rsid w:val="00CD68E9"/>
    <w:rsid w:val="00CD7B22"/>
    <w:rsid w:val="00CD7BF8"/>
    <w:rsid w:val="00CE09A8"/>
    <w:rsid w:val="00CE14E7"/>
    <w:rsid w:val="00CE1AD5"/>
    <w:rsid w:val="00CE2E90"/>
    <w:rsid w:val="00CE395D"/>
    <w:rsid w:val="00CE410A"/>
    <w:rsid w:val="00CE4E7A"/>
    <w:rsid w:val="00CE64F1"/>
    <w:rsid w:val="00CE6B0F"/>
    <w:rsid w:val="00CE6E94"/>
    <w:rsid w:val="00CF00FD"/>
    <w:rsid w:val="00CF094F"/>
    <w:rsid w:val="00CF46AD"/>
    <w:rsid w:val="00D01165"/>
    <w:rsid w:val="00D02706"/>
    <w:rsid w:val="00D02FD8"/>
    <w:rsid w:val="00D03546"/>
    <w:rsid w:val="00D03BC7"/>
    <w:rsid w:val="00D04604"/>
    <w:rsid w:val="00D07491"/>
    <w:rsid w:val="00D077AD"/>
    <w:rsid w:val="00D10707"/>
    <w:rsid w:val="00D10A3F"/>
    <w:rsid w:val="00D10B7A"/>
    <w:rsid w:val="00D121E2"/>
    <w:rsid w:val="00D12302"/>
    <w:rsid w:val="00D1328F"/>
    <w:rsid w:val="00D133CD"/>
    <w:rsid w:val="00D15779"/>
    <w:rsid w:val="00D16133"/>
    <w:rsid w:val="00D212FC"/>
    <w:rsid w:val="00D21B0C"/>
    <w:rsid w:val="00D22375"/>
    <w:rsid w:val="00D223EB"/>
    <w:rsid w:val="00D227A4"/>
    <w:rsid w:val="00D239AB"/>
    <w:rsid w:val="00D240B5"/>
    <w:rsid w:val="00D25F88"/>
    <w:rsid w:val="00D26CCF"/>
    <w:rsid w:val="00D3062C"/>
    <w:rsid w:val="00D30F5E"/>
    <w:rsid w:val="00D31219"/>
    <w:rsid w:val="00D3292D"/>
    <w:rsid w:val="00D33A66"/>
    <w:rsid w:val="00D34FB8"/>
    <w:rsid w:val="00D35F2C"/>
    <w:rsid w:val="00D36AB5"/>
    <w:rsid w:val="00D36C72"/>
    <w:rsid w:val="00D375E4"/>
    <w:rsid w:val="00D376AC"/>
    <w:rsid w:val="00D41A84"/>
    <w:rsid w:val="00D4287B"/>
    <w:rsid w:val="00D4344E"/>
    <w:rsid w:val="00D436BF"/>
    <w:rsid w:val="00D43E54"/>
    <w:rsid w:val="00D441F0"/>
    <w:rsid w:val="00D44263"/>
    <w:rsid w:val="00D44D56"/>
    <w:rsid w:val="00D44EC9"/>
    <w:rsid w:val="00D45E84"/>
    <w:rsid w:val="00D45F9C"/>
    <w:rsid w:val="00D46576"/>
    <w:rsid w:val="00D47C4A"/>
    <w:rsid w:val="00D504D6"/>
    <w:rsid w:val="00D518A8"/>
    <w:rsid w:val="00D51F72"/>
    <w:rsid w:val="00D52292"/>
    <w:rsid w:val="00D5268B"/>
    <w:rsid w:val="00D52B31"/>
    <w:rsid w:val="00D530BF"/>
    <w:rsid w:val="00D54E1C"/>
    <w:rsid w:val="00D54FAB"/>
    <w:rsid w:val="00D562F9"/>
    <w:rsid w:val="00D60303"/>
    <w:rsid w:val="00D6052D"/>
    <w:rsid w:val="00D62751"/>
    <w:rsid w:val="00D62BB0"/>
    <w:rsid w:val="00D6314F"/>
    <w:rsid w:val="00D63D3A"/>
    <w:rsid w:val="00D70B75"/>
    <w:rsid w:val="00D70C68"/>
    <w:rsid w:val="00D723AA"/>
    <w:rsid w:val="00D727C9"/>
    <w:rsid w:val="00D743AF"/>
    <w:rsid w:val="00D74B60"/>
    <w:rsid w:val="00D75038"/>
    <w:rsid w:val="00D763A7"/>
    <w:rsid w:val="00D81BB1"/>
    <w:rsid w:val="00D82512"/>
    <w:rsid w:val="00D838AD"/>
    <w:rsid w:val="00D8412E"/>
    <w:rsid w:val="00D84CE5"/>
    <w:rsid w:val="00D8512C"/>
    <w:rsid w:val="00D85B4B"/>
    <w:rsid w:val="00D85D8B"/>
    <w:rsid w:val="00D8605D"/>
    <w:rsid w:val="00D86102"/>
    <w:rsid w:val="00D8676B"/>
    <w:rsid w:val="00D871A3"/>
    <w:rsid w:val="00D876D8"/>
    <w:rsid w:val="00D900A6"/>
    <w:rsid w:val="00D9126E"/>
    <w:rsid w:val="00D91B3A"/>
    <w:rsid w:val="00D91CC9"/>
    <w:rsid w:val="00D91F33"/>
    <w:rsid w:val="00D93DFE"/>
    <w:rsid w:val="00D94465"/>
    <w:rsid w:val="00D96903"/>
    <w:rsid w:val="00D969FE"/>
    <w:rsid w:val="00DA01FA"/>
    <w:rsid w:val="00DA0662"/>
    <w:rsid w:val="00DA0E75"/>
    <w:rsid w:val="00DA2F67"/>
    <w:rsid w:val="00DA3095"/>
    <w:rsid w:val="00DA324C"/>
    <w:rsid w:val="00DA3554"/>
    <w:rsid w:val="00DA41F3"/>
    <w:rsid w:val="00DA6758"/>
    <w:rsid w:val="00DA7C27"/>
    <w:rsid w:val="00DB0284"/>
    <w:rsid w:val="00DB07DF"/>
    <w:rsid w:val="00DB13B5"/>
    <w:rsid w:val="00DB1723"/>
    <w:rsid w:val="00DB3382"/>
    <w:rsid w:val="00DB399E"/>
    <w:rsid w:val="00DB3AF9"/>
    <w:rsid w:val="00DB3C49"/>
    <w:rsid w:val="00DB3F9A"/>
    <w:rsid w:val="00DB4D74"/>
    <w:rsid w:val="00DB4F0E"/>
    <w:rsid w:val="00DB5C5F"/>
    <w:rsid w:val="00DB6E62"/>
    <w:rsid w:val="00DB7F67"/>
    <w:rsid w:val="00DC046E"/>
    <w:rsid w:val="00DC12FD"/>
    <w:rsid w:val="00DC2566"/>
    <w:rsid w:val="00DC4BB6"/>
    <w:rsid w:val="00DC5617"/>
    <w:rsid w:val="00DC643D"/>
    <w:rsid w:val="00DC74A3"/>
    <w:rsid w:val="00DC7B91"/>
    <w:rsid w:val="00DC7E68"/>
    <w:rsid w:val="00DD16DF"/>
    <w:rsid w:val="00DD258E"/>
    <w:rsid w:val="00DD310A"/>
    <w:rsid w:val="00DD42B1"/>
    <w:rsid w:val="00DD7202"/>
    <w:rsid w:val="00DD7276"/>
    <w:rsid w:val="00DD7929"/>
    <w:rsid w:val="00DE0E01"/>
    <w:rsid w:val="00DE0F81"/>
    <w:rsid w:val="00DE232A"/>
    <w:rsid w:val="00DE267A"/>
    <w:rsid w:val="00DE3066"/>
    <w:rsid w:val="00DE3686"/>
    <w:rsid w:val="00DE40D3"/>
    <w:rsid w:val="00DE5D34"/>
    <w:rsid w:val="00DE664D"/>
    <w:rsid w:val="00DE7F61"/>
    <w:rsid w:val="00DF0E79"/>
    <w:rsid w:val="00DF1602"/>
    <w:rsid w:val="00DF258B"/>
    <w:rsid w:val="00DF3B53"/>
    <w:rsid w:val="00DF3D4E"/>
    <w:rsid w:val="00DF70AC"/>
    <w:rsid w:val="00E00055"/>
    <w:rsid w:val="00E01458"/>
    <w:rsid w:val="00E021DB"/>
    <w:rsid w:val="00E02442"/>
    <w:rsid w:val="00E02A8A"/>
    <w:rsid w:val="00E02A96"/>
    <w:rsid w:val="00E02EB7"/>
    <w:rsid w:val="00E032B9"/>
    <w:rsid w:val="00E044E7"/>
    <w:rsid w:val="00E05282"/>
    <w:rsid w:val="00E0607F"/>
    <w:rsid w:val="00E06A3E"/>
    <w:rsid w:val="00E10329"/>
    <w:rsid w:val="00E113F7"/>
    <w:rsid w:val="00E11CC3"/>
    <w:rsid w:val="00E12260"/>
    <w:rsid w:val="00E12488"/>
    <w:rsid w:val="00E12C26"/>
    <w:rsid w:val="00E13097"/>
    <w:rsid w:val="00E14381"/>
    <w:rsid w:val="00E14F75"/>
    <w:rsid w:val="00E15204"/>
    <w:rsid w:val="00E157CF"/>
    <w:rsid w:val="00E16360"/>
    <w:rsid w:val="00E17301"/>
    <w:rsid w:val="00E224EE"/>
    <w:rsid w:val="00E23CD1"/>
    <w:rsid w:val="00E263DB"/>
    <w:rsid w:val="00E27882"/>
    <w:rsid w:val="00E27CB0"/>
    <w:rsid w:val="00E27DBC"/>
    <w:rsid w:val="00E33B60"/>
    <w:rsid w:val="00E34EBE"/>
    <w:rsid w:val="00E35817"/>
    <w:rsid w:val="00E35C9E"/>
    <w:rsid w:val="00E37117"/>
    <w:rsid w:val="00E405DA"/>
    <w:rsid w:val="00E415D5"/>
    <w:rsid w:val="00E43573"/>
    <w:rsid w:val="00E44D5F"/>
    <w:rsid w:val="00E45C43"/>
    <w:rsid w:val="00E46447"/>
    <w:rsid w:val="00E46C03"/>
    <w:rsid w:val="00E51754"/>
    <w:rsid w:val="00E52A10"/>
    <w:rsid w:val="00E52AB4"/>
    <w:rsid w:val="00E5389C"/>
    <w:rsid w:val="00E54310"/>
    <w:rsid w:val="00E54618"/>
    <w:rsid w:val="00E54722"/>
    <w:rsid w:val="00E55B56"/>
    <w:rsid w:val="00E5690B"/>
    <w:rsid w:val="00E61072"/>
    <w:rsid w:val="00E61CF6"/>
    <w:rsid w:val="00E621BF"/>
    <w:rsid w:val="00E644A9"/>
    <w:rsid w:val="00E65C48"/>
    <w:rsid w:val="00E66B2C"/>
    <w:rsid w:val="00E67238"/>
    <w:rsid w:val="00E676C7"/>
    <w:rsid w:val="00E67FBA"/>
    <w:rsid w:val="00E701B3"/>
    <w:rsid w:val="00E71625"/>
    <w:rsid w:val="00E7291B"/>
    <w:rsid w:val="00E72E26"/>
    <w:rsid w:val="00E7573A"/>
    <w:rsid w:val="00E7746F"/>
    <w:rsid w:val="00E80C01"/>
    <w:rsid w:val="00E81D36"/>
    <w:rsid w:val="00E82796"/>
    <w:rsid w:val="00E82CE2"/>
    <w:rsid w:val="00E83183"/>
    <w:rsid w:val="00E83593"/>
    <w:rsid w:val="00E83C3C"/>
    <w:rsid w:val="00E84BE3"/>
    <w:rsid w:val="00E84EEB"/>
    <w:rsid w:val="00E84F33"/>
    <w:rsid w:val="00E84FFC"/>
    <w:rsid w:val="00E8537B"/>
    <w:rsid w:val="00E86FF6"/>
    <w:rsid w:val="00E91729"/>
    <w:rsid w:val="00E91CEC"/>
    <w:rsid w:val="00E92252"/>
    <w:rsid w:val="00E924D2"/>
    <w:rsid w:val="00E92E64"/>
    <w:rsid w:val="00E93B99"/>
    <w:rsid w:val="00E94005"/>
    <w:rsid w:val="00E94688"/>
    <w:rsid w:val="00E96597"/>
    <w:rsid w:val="00EA0543"/>
    <w:rsid w:val="00EA0FA0"/>
    <w:rsid w:val="00EA1B97"/>
    <w:rsid w:val="00EA33E6"/>
    <w:rsid w:val="00EA3454"/>
    <w:rsid w:val="00EA377C"/>
    <w:rsid w:val="00EA405A"/>
    <w:rsid w:val="00EA4647"/>
    <w:rsid w:val="00EA7B2E"/>
    <w:rsid w:val="00EA7C4D"/>
    <w:rsid w:val="00EA7EE2"/>
    <w:rsid w:val="00EB0705"/>
    <w:rsid w:val="00EB0C80"/>
    <w:rsid w:val="00EB13AD"/>
    <w:rsid w:val="00EB268C"/>
    <w:rsid w:val="00EB32F8"/>
    <w:rsid w:val="00EB3811"/>
    <w:rsid w:val="00EB3FF7"/>
    <w:rsid w:val="00EB55EA"/>
    <w:rsid w:val="00EB6447"/>
    <w:rsid w:val="00EB67E1"/>
    <w:rsid w:val="00EC2416"/>
    <w:rsid w:val="00EC29C2"/>
    <w:rsid w:val="00EC2A61"/>
    <w:rsid w:val="00EC2E61"/>
    <w:rsid w:val="00EC3CE2"/>
    <w:rsid w:val="00EC4214"/>
    <w:rsid w:val="00ED00A7"/>
    <w:rsid w:val="00ED0688"/>
    <w:rsid w:val="00ED0951"/>
    <w:rsid w:val="00ED0FEA"/>
    <w:rsid w:val="00ED34AA"/>
    <w:rsid w:val="00ED37CB"/>
    <w:rsid w:val="00ED5798"/>
    <w:rsid w:val="00ED6CE9"/>
    <w:rsid w:val="00ED6CFA"/>
    <w:rsid w:val="00ED6E58"/>
    <w:rsid w:val="00ED75FF"/>
    <w:rsid w:val="00ED7FDE"/>
    <w:rsid w:val="00EE0C69"/>
    <w:rsid w:val="00EE4086"/>
    <w:rsid w:val="00EE40E5"/>
    <w:rsid w:val="00EE4E9B"/>
    <w:rsid w:val="00EE5A84"/>
    <w:rsid w:val="00EE687F"/>
    <w:rsid w:val="00EE6EC8"/>
    <w:rsid w:val="00EF0165"/>
    <w:rsid w:val="00EF2974"/>
    <w:rsid w:val="00EF3081"/>
    <w:rsid w:val="00EF3CC3"/>
    <w:rsid w:val="00EF46C3"/>
    <w:rsid w:val="00EF5520"/>
    <w:rsid w:val="00EF5CB1"/>
    <w:rsid w:val="00EF7001"/>
    <w:rsid w:val="00EF7946"/>
    <w:rsid w:val="00F0039A"/>
    <w:rsid w:val="00F01490"/>
    <w:rsid w:val="00F0232C"/>
    <w:rsid w:val="00F02D64"/>
    <w:rsid w:val="00F03163"/>
    <w:rsid w:val="00F03BCE"/>
    <w:rsid w:val="00F05373"/>
    <w:rsid w:val="00F07956"/>
    <w:rsid w:val="00F07AD6"/>
    <w:rsid w:val="00F106DB"/>
    <w:rsid w:val="00F1259F"/>
    <w:rsid w:val="00F13213"/>
    <w:rsid w:val="00F135BD"/>
    <w:rsid w:val="00F1370D"/>
    <w:rsid w:val="00F13B05"/>
    <w:rsid w:val="00F16CF0"/>
    <w:rsid w:val="00F20366"/>
    <w:rsid w:val="00F22804"/>
    <w:rsid w:val="00F25796"/>
    <w:rsid w:val="00F261B8"/>
    <w:rsid w:val="00F26582"/>
    <w:rsid w:val="00F27367"/>
    <w:rsid w:val="00F2745E"/>
    <w:rsid w:val="00F30471"/>
    <w:rsid w:val="00F3116B"/>
    <w:rsid w:val="00F31895"/>
    <w:rsid w:val="00F3246F"/>
    <w:rsid w:val="00F345AF"/>
    <w:rsid w:val="00F3652C"/>
    <w:rsid w:val="00F3663A"/>
    <w:rsid w:val="00F402EC"/>
    <w:rsid w:val="00F408F1"/>
    <w:rsid w:val="00F4091B"/>
    <w:rsid w:val="00F40F86"/>
    <w:rsid w:val="00F410E5"/>
    <w:rsid w:val="00F42066"/>
    <w:rsid w:val="00F42B02"/>
    <w:rsid w:val="00F44096"/>
    <w:rsid w:val="00F46CA2"/>
    <w:rsid w:val="00F475E0"/>
    <w:rsid w:val="00F52F38"/>
    <w:rsid w:val="00F53F87"/>
    <w:rsid w:val="00F5432C"/>
    <w:rsid w:val="00F5489F"/>
    <w:rsid w:val="00F55F66"/>
    <w:rsid w:val="00F60042"/>
    <w:rsid w:val="00F61B52"/>
    <w:rsid w:val="00F62BFA"/>
    <w:rsid w:val="00F634BC"/>
    <w:rsid w:val="00F645F2"/>
    <w:rsid w:val="00F6485C"/>
    <w:rsid w:val="00F648CD"/>
    <w:rsid w:val="00F65794"/>
    <w:rsid w:val="00F65C52"/>
    <w:rsid w:val="00F65FEA"/>
    <w:rsid w:val="00F660FD"/>
    <w:rsid w:val="00F66521"/>
    <w:rsid w:val="00F66DC5"/>
    <w:rsid w:val="00F67075"/>
    <w:rsid w:val="00F714A1"/>
    <w:rsid w:val="00F716C3"/>
    <w:rsid w:val="00F72045"/>
    <w:rsid w:val="00F73361"/>
    <w:rsid w:val="00F73456"/>
    <w:rsid w:val="00F75D75"/>
    <w:rsid w:val="00F81586"/>
    <w:rsid w:val="00F81C86"/>
    <w:rsid w:val="00F825F6"/>
    <w:rsid w:val="00F839B1"/>
    <w:rsid w:val="00F84254"/>
    <w:rsid w:val="00F8612E"/>
    <w:rsid w:val="00F871E0"/>
    <w:rsid w:val="00F876BC"/>
    <w:rsid w:val="00F87EC5"/>
    <w:rsid w:val="00F90768"/>
    <w:rsid w:val="00F910F2"/>
    <w:rsid w:val="00F91CCC"/>
    <w:rsid w:val="00F92431"/>
    <w:rsid w:val="00F92862"/>
    <w:rsid w:val="00F9638B"/>
    <w:rsid w:val="00F978E9"/>
    <w:rsid w:val="00FA0342"/>
    <w:rsid w:val="00FA0CFB"/>
    <w:rsid w:val="00FA37C0"/>
    <w:rsid w:val="00FA3B8B"/>
    <w:rsid w:val="00FA3BE0"/>
    <w:rsid w:val="00FA4B3F"/>
    <w:rsid w:val="00FA607E"/>
    <w:rsid w:val="00FA6932"/>
    <w:rsid w:val="00FA7C56"/>
    <w:rsid w:val="00FA7F90"/>
    <w:rsid w:val="00FB0968"/>
    <w:rsid w:val="00FB17E8"/>
    <w:rsid w:val="00FB1B9C"/>
    <w:rsid w:val="00FB3A2A"/>
    <w:rsid w:val="00FB3AF8"/>
    <w:rsid w:val="00FB47B7"/>
    <w:rsid w:val="00FB4803"/>
    <w:rsid w:val="00FB5089"/>
    <w:rsid w:val="00FB5BA9"/>
    <w:rsid w:val="00FB5C8E"/>
    <w:rsid w:val="00FB6D87"/>
    <w:rsid w:val="00FC2368"/>
    <w:rsid w:val="00FC27EC"/>
    <w:rsid w:val="00FC3CE8"/>
    <w:rsid w:val="00FC3FF8"/>
    <w:rsid w:val="00FC629E"/>
    <w:rsid w:val="00FD04F8"/>
    <w:rsid w:val="00FD20F4"/>
    <w:rsid w:val="00FD23D2"/>
    <w:rsid w:val="00FD3D18"/>
    <w:rsid w:val="00FD52A7"/>
    <w:rsid w:val="00FD786B"/>
    <w:rsid w:val="00FE1644"/>
    <w:rsid w:val="00FE1EB5"/>
    <w:rsid w:val="00FE2626"/>
    <w:rsid w:val="00FE355B"/>
    <w:rsid w:val="00FE3BFA"/>
    <w:rsid w:val="00FE4C48"/>
    <w:rsid w:val="00FE4EC5"/>
    <w:rsid w:val="00FE5217"/>
    <w:rsid w:val="00FE555A"/>
    <w:rsid w:val="00FE5817"/>
    <w:rsid w:val="00FE6FA7"/>
    <w:rsid w:val="00FE74FF"/>
    <w:rsid w:val="00FE7C98"/>
    <w:rsid w:val="00FF0118"/>
    <w:rsid w:val="00FF0126"/>
    <w:rsid w:val="00FF4496"/>
    <w:rsid w:val="00FF4A6F"/>
    <w:rsid w:val="00FF5DBB"/>
    <w:rsid w:val="00FF606F"/>
    <w:rsid w:val="00FF6457"/>
    <w:rsid w:val="00FF70C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8433">
      <v:textbox inset="5.85pt,.7pt,5.85pt,.7pt"/>
    </o:shapedefaults>
    <o:shapelayout v:ext="edit">
      <o:idmap v:ext="edit" data="1"/>
    </o:shapelayout>
  </w:shapeDefaults>
  <w:decimalSymbol w:val="."/>
  <w:listSeparator w:val=","/>
  <w14:docId w14:val="51942615"/>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4B5131"/>
    <w:rPr>
      <w:rFonts w:asciiTheme="majorHAnsi" w:eastAsiaTheme="majorEastAsia" w:hAnsiTheme="majorHAnsi" w:cstheme="majorBidi"/>
      <w:sz w:val="18"/>
      <w:szCs w:val="18"/>
    </w:rPr>
  </w:style>
  <w:style w:type="character" w:customStyle="1" w:styleId="a4">
    <w:name w:val="吹き出し (文字)"/>
    <w:basedOn w:val="a0"/>
    <w:link w:val="a3"/>
    <w:uiPriority w:val="99"/>
    <w:semiHidden/>
    <w:rsid w:val="004B5131"/>
    <w:rPr>
      <w:rFonts w:asciiTheme="majorHAnsi" w:eastAsiaTheme="majorEastAsia" w:hAnsiTheme="majorHAnsi" w:cstheme="majorBidi"/>
      <w:sz w:val="18"/>
      <w:szCs w:val="18"/>
    </w:rPr>
  </w:style>
  <w:style w:type="character" w:customStyle="1" w:styleId="apple-converted-space">
    <w:name w:val="apple-converted-space"/>
    <w:basedOn w:val="a0"/>
    <w:rsid w:val="007D70C8"/>
  </w:style>
  <w:style w:type="paragraph" w:styleId="a5">
    <w:name w:val="header"/>
    <w:basedOn w:val="a"/>
    <w:link w:val="a6"/>
    <w:uiPriority w:val="99"/>
    <w:unhideWhenUsed/>
    <w:rsid w:val="00584D55"/>
    <w:pPr>
      <w:tabs>
        <w:tab w:val="center" w:pos="4252"/>
        <w:tab w:val="right" w:pos="8504"/>
      </w:tabs>
      <w:snapToGrid w:val="0"/>
    </w:pPr>
  </w:style>
  <w:style w:type="character" w:customStyle="1" w:styleId="a6">
    <w:name w:val="ヘッダー (文字)"/>
    <w:basedOn w:val="a0"/>
    <w:link w:val="a5"/>
    <w:uiPriority w:val="99"/>
    <w:rsid w:val="00584D55"/>
  </w:style>
  <w:style w:type="paragraph" w:styleId="a7">
    <w:name w:val="footer"/>
    <w:basedOn w:val="a"/>
    <w:link w:val="a8"/>
    <w:uiPriority w:val="99"/>
    <w:unhideWhenUsed/>
    <w:rsid w:val="00584D55"/>
    <w:pPr>
      <w:tabs>
        <w:tab w:val="center" w:pos="4252"/>
        <w:tab w:val="right" w:pos="8504"/>
      </w:tabs>
      <w:snapToGrid w:val="0"/>
    </w:pPr>
  </w:style>
  <w:style w:type="character" w:customStyle="1" w:styleId="a8">
    <w:name w:val="フッター (文字)"/>
    <w:basedOn w:val="a0"/>
    <w:link w:val="a7"/>
    <w:uiPriority w:val="99"/>
    <w:rsid w:val="00584D55"/>
  </w:style>
  <w:style w:type="character" w:styleId="a9">
    <w:name w:val="annotation reference"/>
    <w:basedOn w:val="a0"/>
    <w:uiPriority w:val="99"/>
    <w:semiHidden/>
    <w:unhideWhenUsed/>
    <w:rsid w:val="004510D8"/>
    <w:rPr>
      <w:sz w:val="18"/>
      <w:szCs w:val="18"/>
    </w:rPr>
  </w:style>
  <w:style w:type="paragraph" w:styleId="aa">
    <w:name w:val="annotation text"/>
    <w:basedOn w:val="a"/>
    <w:link w:val="ab"/>
    <w:uiPriority w:val="99"/>
    <w:unhideWhenUsed/>
    <w:rsid w:val="004510D8"/>
    <w:rPr>
      <w:sz w:val="24"/>
      <w:szCs w:val="24"/>
    </w:rPr>
  </w:style>
  <w:style w:type="character" w:customStyle="1" w:styleId="ab">
    <w:name w:val="コメント文字列 (文字)"/>
    <w:basedOn w:val="a0"/>
    <w:link w:val="aa"/>
    <w:uiPriority w:val="99"/>
    <w:rsid w:val="004510D8"/>
    <w:rPr>
      <w:sz w:val="24"/>
      <w:szCs w:val="24"/>
    </w:rPr>
  </w:style>
  <w:style w:type="paragraph" w:styleId="ac">
    <w:name w:val="annotation subject"/>
    <w:basedOn w:val="aa"/>
    <w:next w:val="aa"/>
    <w:link w:val="ad"/>
    <w:uiPriority w:val="99"/>
    <w:semiHidden/>
    <w:unhideWhenUsed/>
    <w:rsid w:val="004510D8"/>
    <w:rPr>
      <w:b/>
      <w:bCs/>
      <w:sz w:val="20"/>
      <w:szCs w:val="20"/>
    </w:rPr>
  </w:style>
  <w:style w:type="character" w:customStyle="1" w:styleId="ad">
    <w:name w:val="コメント内容 (文字)"/>
    <w:basedOn w:val="ab"/>
    <w:link w:val="ac"/>
    <w:uiPriority w:val="99"/>
    <w:semiHidden/>
    <w:rsid w:val="004510D8"/>
    <w:rPr>
      <w:b/>
      <w:bCs/>
      <w:sz w:val="20"/>
      <w:szCs w:val="20"/>
    </w:rPr>
  </w:style>
  <w:style w:type="character" w:styleId="ae">
    <w:name w:val="Hyperlink"/>
    <w:basedOn w:val="a0"/>
    <w:uiPriority w:val="99"/>
    <w:unhideWhenUsed/>
    <w:rsid w:val="004510D8"/>
    <w:rPr>
      <w:color w:val="0563C1" w:themeColor="hyperlink"/>
      <w:u w:val="single"/>
    </w:rPr>
  </w:style>
  <w:style w:type="paragraph" w:styleId="af">
    <w:name w:val="Revision"/>
    <w:hidden/>
    <w:uiPriority w:val="99"/>
    <w:semiHidden/>
    <w:rsid w:val="004510D8"/>
  </w:style>
  <w:style w:type="character" w:styleId="af0">
    <w:name w:val="page number"/>
    <w:basedOn w:val="a0"/>
    <w:uiPriority w:val="99"/>
    <w:semiHidden/>
    <w:unhideWhenUsed/>
    <w:rsid w:val="004510D8"/>
  </w:style>
  <w:style w:type="paragraph" w:styleId="Web">
    <w:name w:val="Normal (Web)"/>
    <w:basedOn w:val="a"/>
    <w:uiPriority w:val="99"/>
    <w:semiHidden/>
    <w:unhideWhenUsed/>
    <w:rsid w:val="00864354"/>
    <w:pPr>
      <w:widowControl/>
      <w:spacing w:before="100" w:beforeAutospacing="1" w:after="100" w:afterAutospacing="1"/>
      <w:jc w:val="left"/>
    </w:pPr>
    <w:rPr>
      <w:rFonts w:ascii="ＭＳ Ｐゴシック" w:eastAsia="ＭＳ Ｐゴシック" w:hAnsi="ＭＳ Ｐゴシック" w:cs="ＭＳ Ｐゴシック"/>
      <w:kern w:val="0"/>
      <w:sz w:val="24"/>
      <w:szCs w:val="24"/>
    </w:rPr>
  </w:style>
  <w:style w:type="character" w:customStyle="1" w:styleId="UnresolvedMention1">
    <w:name w:val="Unresolved Mention1"/>
    <w:basedOn w:val="a0"/>
    <w:uiPriority w:val="99"/>
    <w:semiHidden/>
    <w:unhideWhenUsed/>
    <w:rsid w:val="00480E39"/>
    <w:rPr>
      <w:color w:val="808080"/>
      <w:shd w:val="clear" w:color="auto" w:fill="E6E6E6"/>
    </w:rPr>
  </w:style>
  <w:style w:type="paragraph" w:styleId="af1">
    <w:name w:val="List Paragraph"/>
    <w:basedOn w:val="a"/>
    <w:uiPriority w:val="34"/>
    <w:qFormat/>
    <w:rsid w:val="00733B84"/>
    <w:pPr>
      <w:ind w:leftChars="200" w:left="480"/>
    </w:pPr>
  </w:style>
  <w:style w:type="paragraph" w:customStyle="1" w:styleId="EndNoteBibliographyTitle">
    <w:name w:val="EndNote Bibliography Title"/>
    <w:basedOn w:val="a"/>
    <w:link w:val="EndNoteBibliographyTitle0"/>
    <w:rsid w:val="00CC2EBD"/>
    <w:pPr>
      <w:jc w:val="center"/>
    </w:pPr>
    <w:rPr>
      <w:rFonts w:ascii="Century" w:hAnsi="Century"/>
      <w:noProof/>
      <w:sz w:val="20"/>
    </w:rPr>
  </w:style>
  <w:style w:type="character" w:customStyle="1" w:styleId="EndNoteBibliographyTitle0">
    <w:name w:val="EndNote Bibliography Title (文字)"/>
    <w:basedOn w:val="a0"/>
    <w:link w:val="EndNoteBibliographyTitle"/>
    <w:rsid w:val="00CC2EBD"/>
    <w:rPr>
      <w:rFonts w:ascii="Century" w:hAnsi="Century"/>
      <w:noProof/>
      <w:sz w:val="20"/>
    </w:rPr>
  </w:style>
  <w:style w:type="paragraph" w:customStyle="1" w:styleId="EndNoteBibliography">
    <w:name w:val="EndNote Bibliography"/>
    <w:basedOn w:val="a"/>
    <w:link w:val="EndNoteBibliography0"/>
    <w:rsid w:val="00CC2EBD"/>
    <w:rPr>
      <w:rFonts w:ascii="Century" w:hAnsi="Century"/>
      <w:noProof/>
      <w:sz w:val="20"/>
    </w:rPr>
  </w:style>
  <w:style w:type="character" w:customStyle="1" w:styleId="EndNoteBibliography0">
    <w:name w:val="EndNote Bibliography (文字)"/>
    <w:basedOn w:val="a0"/>
    <w:link w:val="EndNoteBibliography"/>
    <w:rsid w:val="00CC2EBD"/>
    <w:rPr>
      <w:rFonts w:ascii="Century" w:hAnsi="Century"/>
      <w:noProof/>
      <w:sz w:val="20"/>
    </w:rPr>
  </w:style>
  <w:style w:type="table" w:styleId="af2">
    <w:name w:val="Table Grid"/>
    <w:basedOn w:val="a1"/>
    <w:uiPriority w:val="39"/>
    <w:rsid w:val="00172C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07131">
      <w:bodyDiv w:val="1"/>
      <w:marLeft w:val="0"/>
      <w:marRight w:val="0"/>
      <w:marTop w:val="0"/>
      <w:marBottom w:val="0"/>
      <w:divBdr>
        <w:top w:val="none" w:sz="0" w:space="0" w:color="auto"/>
        <w:left w:val="none" w:sz="0" w:space="0" w:color="auto"/>
        <w:bottom w:val="none" w:sz="0" w:space="0" w:color="auto"/>
        <w:right w:val="none" w:sz="0" w:space="0" w:color="auto"/>
      </w:divBdr>
    </w:div>
    <w:div w:id="14964643">
      <w:bodyDiv w:val="1"/>
      <w:marLeft w:val="0"/>
      <w:marRight w:val="0"/>
      <w:marTop w:val="0"/>
      <w:marBottom w:val="0"/>
      <w:divBdr>
        <w:top w:val="none" w:sz="0" w:space="0" w:color="auto"/>
        <w:left w:val="none" w:sz="0" w:space="0" w:color="auto"/>
        <w:bottom w:val="none" w:sz="0" w:space="0" w:color="auto"/>
        <w:right w:val="none" w:sz="0" w:space="0" w:color="auto"/>
      </w:divBdr>
    </w:div>
    <w:div w:id="21984455">
      <w:bodyDiv w:val="1"/>
      <w:marLeft w:val="0"/>
      <w:marRight w:val="0"/>
      <w:marTop w:val="0"/>
      <w:marBottom w:val="0"/>
      <w:divBdr>
        <w:top w:val="none" w:sz="0" w:space="0" w:color="auto"/>
        <w:left w:val="none" w:sz="0" w:space="0" w:color="auto"/>
        <w:bottom w:val="none" w:sz="0" w:space="0" w:color="auto"/>
        <w:right w:val="none" w:sz="0" w:space="0" w:color="auto"/>
      </w:divBdr>
    </w:div>
    <w:div w:id="39981555">
      <w:bodyDiv w:val="1"/>
      <w:marLeft w:val="0"/>
      <w:marRight w:val="0"/>
      <w:marTop w:val="0"/>
      <w:marBottom w:val="0"/>
      <w:divBdr>
        <w:top w:val="none" w:sz="0" w:space="0" w:color="auto"/>
        <w:left w:val="none" w:sz="0" w:space="0" w:color="auto"/>
        <w:bottom w:val="none" w:sz="0" w:space="0" w:color="auto"/>
        <w:right w:val="none" w:sz="0" w:space="0" w:color="auto"/>
      </w:divBdr>
    </w:div>
    <w:div w:id="72286357">
      <w:bodyDiv w:val="1"/>
      <w:marLeft w:val="0"/>
      <w:marRight w:val="0"/>
      <w:marTop w:val="0"/>
      <w:marBottom w:val="0"/>
      <w:divBdr>
        <w:top w:val="none" w:sz="0" w:space="0" w:color="auto"/>
        <w:left w:val="none" w:sz="0" w:space="0" w:color="auto"/>
        <w:bottom w:val="none" w:sz="0" w:space="0" w:color="auto"/>
        <w:right w:val="none" w:sz="0" w:space="0" w:color="auto"/>
      </w:divBdr>
    </w:div>
    <w:div w:id="161823046">
      <w:bodyDiv w:val="1"/>
      <w:marLeft w:val="0"/>
      <w:marRight w:val="0"/>
      <w:marTop w:val="0"/>
      <w:marBottom w:val="0"/>
      <w:divBdr>
        <w:top w:val="none" w:sz="0" w:space="0" w:color="auto"/>
        <w:left w:val="none" w:sz="0" w:space="0" w:color="auto"/>
        <w:bottom w:val="none" w:sz="0" w:space="0" w:color="auto"/>
        <w:right w:val="none" w:sz="0" w:space="0" w:color="auto"/>
      </w:divBdr>
    </w:div>
    <w:div w:id="165946987">
      <w:bodyDiv w:val="1"/>
      <w:marLeft w:val="0"/>
      <w:marRight w:val="0"/>
      <w:marTop w:val="0"/>
      <w:marBottom w:val="0"/>
      <w:divBdr>
        <w:top w:val="none" w:sz="0" w:space="0" w:color="auto"/>
        <w:left w:val="none" w:sz="0" w:space="0" w:color="auto"/>
        <w:bottom w:val="none" w:sz="0" w:space="0" w:color="auto"/>
        <w:right w:val="none" w:sz="0" w:space="0" w:color="auto"/>
      </w:divBdr>
    </w:div>
    <w:div w:id="180630585">
      <w:bodyDiv w:val="1"/>
      <w:marLeft w:val="0"/>
      <w:marRight w:val="0"/>
      <w:marTop w:val="0"/>
      <w:marBottom w:val="0"/>
      <w:divBdr>
        <w:top w:val="none" w:sz="0" w:space="0" w:color="auto"/>
        <w:left w:val="none" w:sz="0" w:space="0" w:color="auto"/>
        <w:bottom w:val="none" w:sz="0" w:space="0" w:color="auto"/>
        <w:right w:val="none" w:sz="0" w:space="0" w:color="auto"/>
      </w:divBdr>
    </w:div>
    <w:div w:id="227765358">
      <w:bodyDiv w:val="1"/>
      <w:marLeft w:val="0"/>
      <w:marRight w:val="0"/>
      <w:marTop w:val="0"/>
      <w:marBottom w:val="0"/>
      <w:divBdr>
        <w:top w:val="none" w:sz="0" w:space="0" w:color="auto"/>
        <w:left w:val="none" w:sz="0" w:space="0" w:color="auto"/>
        <w:bottom w:val="none" w:sz="0" w:space="0" w:color="auto"/>
        <w:right w:val="none" w:sz="0" w:space="0" w:color="auto"/>
      </w:divBdr>
    </w:div>
    <w:div w:id="323747883">
      <w:bodyDiv w:val="1"/>
      <w:marLeft w:val="0"/>
      <w:marRight w:val="0"/>
      <w:marTop w:val="0"/>
      <w:marBottom w:val="0"/>
      <w:divBdr>
        <w:top w:val="none" w:sz="0" w:space="0" w:color="auto"/>
        <w:left w:val="none" w:sz="0" w:space="0" w:color="auto"/>
        <w:bottom w:val="none" w:sz="0" w:space="0" w:color="auto"/>
        <w:right w:val="none" w:sz="0" w:space="0" w:color="auto"/>
      </w:divBdr>
      <w:divsChild>
        <w:div w:id="1157460933">
          <w:marLeft w:val="0"/>
          <w:marRight w:val="0"/>
          <w:marTop w:val="0"/>
          <w:marBottom w:val="0"/>
          <w:divBdr>
            <w:top w:val="none" w:sz="0" w:space="0" w:color="auto"/>
            <w:left w:val="none" w:sz="0" w:space="0" w:color="auto"/>
            <w:bottom w:val="none" w:sz="0" w:space="0" w:color="auto"/>
            <w:right w:val="none" w:sz="0" w:space="0" w:color="auto"/>
          </w:divBdr>
        </w:div>
        <w:div w:id="1233466519">
          <w:marLeft w:val="0"/>
          <w:marRight w:val="0"/>
          <w:marTop w:val="0"/>
          <w:marBottom w:val="0"/>
          <w:divBdr>
            <w:top w:val="none" w:sz="0" w:space="0" w:color="auto"/>
            <w:left w:val="none" w:sz="0" w:space="0" w:color="auto"/>
            <w:bottom w:val="none" w:sz="0" w:space="0" w:color="auto"/>
            <w:right w:val="none" w:sz="0" w:space="0" w:color="auto"/>
          </w:divBdr>
        </w:div>
        <w:div w:id="1292128580">
          <w:marLeft w:val="0"/>
          <w:marRight w:val="0"/>
          <w:marTop w:val="0"/>
          <w:marBottom w:val="0"/>
          <w:divBdr>
            <w:top w:val="none" w:sz="0" w:space="0" w:color="auto"/>
            <w:left w:val="none" w:sz="0" w:space="0" w:color="auto"/>
            <w:bottom w:val="none" w:sz="0" w:space="0" w:color="auto"/>
            <w:right w:val="none" w:sz="0" w:space="0" w:color="auto"/>
          </w:divBdr>
        </w:div>
        <w:div w:id="1752584209">
          <w:marLeft w:val="0"/>
          <w:marRight w:val="0"/>
          <w:marTop w:val="0"/>
          <w:marBottom w:val="0"/>
          <w:divBdr>
            <w:top w:val="none" w:sz="0" w:space="0" w:color="auto"/>
            <w:left w:val="none" w:sz="0" w:space="0" w:color="auto"/>
            <w:bottom w:val="none" w:sz="0" w:space="0" w:color="auto"/>
            <w:right w:val="none" w:sz="0" w:space="0" w:color="auto"/>
          </w:divBdr>
        </w:div>
        <w:div w:id="2082947225">
          <w:marLeft w:val="0"/>
          <w:marRight w:val="0"/>
          <w:marTop w:val="0"/>
          <w:marBottom w:val="0"/>
          <w:divBdr>
            <w:top w:val="none" w:sz="0" w:space="0" w:color="auto"/>
            <w:left w:val="none" w:sz="0" w:space="0" w:color="auto"/>
            <w:bottom w:val="none" w:sz="0" w:space="0" w:color="auto"/>
            <w:right w:val="none" w:sz="0" w:space="0" w:color="auto"/>
          </w:divBdr>
        </w:div>
      </w:divsChild>
    </w:div>
    <w:div w:id="335423503">
      <w:bodyDiv w:val="1"/>
      <w:marLeft w:val="0"/>
      <w:marRight w:val="0"/>
      <w:marTop w:val="0"/>
      <w:marBottom w:val="0"/>
      <w:divBdr>
        <w:top w:val="none" w:sz="0" w:space="0" w:color="auto"/>
        <w:left w:val="none" w:sz="0" w:space="0" w:color="auto"/>
        <w:bottom w:val="none" w:sz="0" w:space="0" w:color="auto"/>
        <w:right w:val="none" w:sz="0" w:space="0" w:color="auto"/>
      </w:divBdr>
    </w:div>
    <w:div w:id="408885423">
      <w:bodyDiv w:val="1"/>
      <w:marLeft w:val="0"/>
      <w:marRight w:val="0"/>
      <w:marTop w:val="0"/>
      <w:marBottom w:val="0"/>
      <w:divBdr>
        <w:top w:val="none" w:sz="0" w:space="0" w:color="auto"/>
        <w:left w:val="none" w:sz="0" w:space="0" w:color="auto"/>
        <w:bottom w:val="none" w:sz="0" w:space="0" w:color="auto"/>
        <w:right w:val="none" w:sz="0" w:space="0" w:color="auto"/>
      </w:divBdr>
    </w:div>
    <w:div w:id="418916399">
      <w:bodyDiv w:val="1"/>
      <w:marLeft w:val="0"/>
      <w:marRight w:val="0"/>
      <w:marTop w:val="0"/>
      <w:marBottom w:val="0"/>
      <w:divBdr>
        <w:top w:val="none" w:sz="0" w:space="0" w:color="auto"/>
        <w:left w:val="none" w:sz="0" w:space="0" w:color="auto"/>
        <w:bottom w:val="none" w:sz="0" w:space="0" w:color="auto"/>
        <w:right w:val="none" w:sz="0" w:space="0" w:color="auto"/>
      </w:divBdr>
    </w:div>
    <w:div w:id="433939546">
      <w:bodyDiv w:val="1"/>
      <w:marLeft w:val="0"/>
      <w:marRight w:val="0"/>
      <w:marTop w:val="0"/>
      <w:marBottom w:val="0"/>
      <w:divBdr>
        <w:top w:val="none" w:sz="0" w:space="0" w:color="auto"/>
        <w:left w:val="none" w:sz="0" w:space="0" w:color="auto"/>
        <w:bottom w:val="none" w:sz="0" w:space="0" w:color="auto"/>
        <w:right w:val="none" w:sz="0" w:space="0" w:color="auto"/>
      </w:divBdr>
    </w:div>
    <w:div w:id="579607463">
      <w:bodyDiv w:val="1"/>
      <w:marLeft w:val="0"/>
      <w:marRight w:val="0"/>
      <w:marTop w:val="0"/>
      <w:marBottom w:val="0"/>
      <w:divBdr>
        <w:top w:val="none" w:sz="0" w:space="0" w:color="auto"/>
        <w:left w:val="none" w:sz="0" w:space="0" w:color="auto"/>
        <w:bottom w:val="none" w:sz="0" w:space="0" w:color="auto"/>
        <w:right w:val="none" w:sz="0" w:space="0" w:color="auto"/>
      </w:divBdr>
    </w:div>
    <w:div w:id="617102879">
      <w:bodyDiv w:val="1"/>
      <w:marLeft w:val="0"/>
      <w:marRight w:val="0"/>
      <w:marTop w:val="0"/>
      <w:marBottom w:val="0"/>
      <w:divBdr>
        <w:top w:val="none" w:sz="0" w:space="0" w:color="auto"/>
        <w:left w:val="none" w:sz="0" w:space="0" w:color="auto"/>
        <w:bottom w:val="none" w:sz="0" w:space="0" w:color="auto"/>
        <w:right w:val="none" w:sz="0" w:space="0" w:color="auto"/>
      </w:divBdr>
    </w:div>
    <w:div w:id="657730278">
      <w:bodyDiv w:val="1"/>
      <w:marLeft w:val="0"/>
      <w:marRight w:val="0"/>
      <w:marTop w:val="0"/>
      <w:marBottom w:val="0"/>
      <w:divBdr>
        <w:top w:val="none" w:sz="0" w:space="0" w:color="auto"/>
        <w:left w:val="none" w:sz="0" w:space="0" w:color="auto"/>
        <w:bottom w:val="none" w:sz="0" w:space="0" w:color="auto"/>
        <w:right w:val="none" w:sz="0" w:space="0" w:color="auto"/>
      </w:divBdr>
    </w:div>
    <w:div w:id="678772498">
      <w:bodyDiv w:val="1"/>
      <w:marLeft w:val="0"/>
      <w:marRight w:val="0"/>
      <w:marTop w:val="0"/>
      <w:marBottom w:val="0"/>
      <w:divBdr>
        <w:top w:val="none" w:sz="0" w:space="0" w:color="auto"/>
        <w:left w:val="none" w:sz="0" w:space="0" w:color="auto"/>
        <w:bottom w:val="none" w:sz="0" w:space="0" w:color="auto"/>
        <w:right w:val="none" w:sz="0" w:space="0" w:color="auto"/>
      </w:divBdr>
    </w:div>
    <w:div w:id="699624721">
      <w:bodyDiv w:val="1"/>
      <w:marLeft w:val="0"/>
      <w:marRight w:val="0"/>
      <w:marTop w:val="0"/>
      <w:marBottom w:val="0"/>
      <w:divBdr>
        <w:top w:val="none" w:sz="0" w:space="0" w:color="auto"/>
        <w:left w:val="none" w:sz="0" w:space="0" w:color="auto"/>
        <w:bottom w:val="none" w:sz="0" w:space="0" w:color="auto"/>
        <w:right w:val="none" w:sz="0" w:space="0" w:color="auto"/>
      </w:divBdr>
    </w:div>
    <w:div w:id="788544974">
      <w:bodyDiv w:val="1"/>
      <w:marLeft w:val="0"/>
      <w:marRight w:val="0"/>
      <w:marTop w:val="0"/>
      <w:marBottom w:val="0"/>
      <w:divBdr>
        <w:top w:val="none" w:sz="0" w:space="0" w:color="auto"/>
        <w:left w:val="none" w:sz="0" w:space="0" w:color="auto"/>
        <w:bottom w:val="none" w:sz="0" w:space="0" w:color="auto"/>
        <w:right w:val="none" w:sz="0" w:space="0" w:color="auto"/>
      </w:divBdr>
    </w:div>
    <w:div w:id="888759661">
      <w:bodyDiv w:val="1"/>
      <w:marLeft w:val="0"/>
      <w:marRight w:val="0"/>
      <w:marTop w:val="0"/>
      <w:marBottom w:val="0"/>
      <w:divBdr>
        <w:top w:val="none" w:sz="0" w:space="0" w:color="auto"/>
        <w:left w:val="none" w:sz="0" w:space="0" w:color="auto"/>
        <w:bottom w:val="none" w:sz="0" w:space="0" w:color="auto"/>
        <w:right w:val="none" w:sz="0" w:space="0" w:color="auto"/>
      </w:divBdr>
    </w:div>
    <w:div w:id="919100507">
      <w:bodyDiv w:val="1"/>
      <w:marLeft w:val="0"/>
      <w:marRight w:val="0"/>
      <w:marTop w:val="0"/>
      <w:marBottom w:val="0"/>
      <w:divBdr>
        <w:top w:val="none" w:sz="0" w:space="0" w:color="auto"/>
        <w:left w:val="none" w:sz="0" w:space="0" w:color="auto"/>
        <w:bottom w:val="none" w:sz="0" w:space="0" w:color="auto"/>
        <w:right w:val="none" w:sz="0" w:space="0" w:color="auto"/>
      </w:divBdr>
    </w:div>
    <w:div w:id="940917572">
      <w:bodyDiv w:val="1"/>
      <w:marLeft w:val="0"/>
      <w:marRight w:val="0"/>
      <w:marTop w:val="0"/>
      <w:marBottom w:val="0"/>
      <w:divBdr>
        <w:top w:val="none" w:sz="0" w:space="0" w:color="auto"/>
        <w:left w:val="none" w:sz="0" w:space="0" w:color="auto"/>
        <w:bottom w:val="none" w:sz="0" w:space="0" w:color="auto"/>
        <w:right w:val="none" w:sz="0" w:space="0" w:color="auto"/>
      </w:divBdr>
    </w:div>
    <w:div w:id="965038261">
      <w:bodyDiv w:val="1"/>
      <w:marLeft w:val="0"/>
      <w:marRight w:val="0"/>
      <w:marTop w:val="0"/>
      <w:marBottom w:val="0"/>
      <w:divBdr>
        <w:top w:val="none" w:sz="0" w:space="0" w:color="auto"/>
        <w:left w:val="none" w:sz="0" w:space="0" w:color="auto"/>
        <w:bottom w:val="none" w:sz="0" w:space="0" w:color="auto"/>
        <w:right w:val="none" w:sz="0" w:space="0" w:color="auto"/>
      </w:divBdr>
    </w:div>
    <w:div w:id="1002661592">
      <w:bodyDiv w:val="1"/>
      <w:marLeft w:val="0"/>
      <w:marRight w:val="0"/>
      <w:marTop w:val="0"/>
      <w:marBottom w:val="0"/>
      <w:divBdr>
        <w:top w:val="none" w:sz="0" w:space="0" w:color="auto"/>
        <w:left w:val="none" w:sz="0" w:space="0" w:color="auto"/>
        <w:bottom w:val="none" w:sz="0" w:space="0" w:color="auto"/>
        <w:right w:val="none" w:sz="0" w:space="0" w:color="auto"/>
      </w:divBdr>
    </w:div>
    <w:div w:id="1038121914">
      <w:bodyDiv w:val="1"/>
      <w:marLeft w:val="0"/>
      <w:marRight w:val="0"/>
      <w:marTop w:val="0"/>
      <w:marBottom w:val="0"/>
      <w:divBdr>
        <w:top w:val="none" w:sz="0" w:space="0" w:color="auto"/>
        <w:left w:val="none" w:sz="0" w:space="0" w:color="auto"/>
        <w:bottom w:val="none" w:sz="0" w:space="0" w:color="auto"/>
        <w:right w:val="none" w:sz="0" w:space="0" w:color="auto"/>
      </w:divBdr>
    </w:div>
    <w:div w:id="1098132970">
      <w:bodyDiv w:val="1"/>
      <w:marLeft w:val="0"/>
      <w:marRight w:val="0"/>
      <w:marTop w:val="0"/>
      <w:marBottom w:val="0"/>
      <w:divBdr>
        <w:top w:val="none" w:sz="0" w:space="0" w:color="auto"/>
        <w:left w:val="none" w:sz="0" w:space="0" w:color="auto"/>
        <w:bottom w:val="none" w:sz="0" w:space="0" w:color="auto"/>
        <w:right w:val="none" w:sz="0" w:space="0" w:color="auto"/>
      </w:divBdr>
    </w:div>
    <w:div w:id="1121142830">
      <w:bodyDiv w:val="1"/>
      <w:marLeft w:val="0"/>
      <w:marRight w:val="0"/>
      <w:marTop w:val="0"/>
      <w:marBottom w:val="0"/>
      <w:divBdr>
        <w:top w:val="none" w:sz="0" w:space="0" w:color="auto"/>
        <w:left w:val="none" w:sz="0" w:space="0" w:color="auto"/>
        <w:bottom w:val="none" w:sz="0" w:space="0" w:color="auto"/>
        <w:right w:val="none" w:sz="0" w:space="0" w:color="auto"/>
      </w:divBdr>
    </w:div>
    <w:div w:id="1139416672">
      <w:bodyDiv w:val="1"/>
      <w:marLeft w:val="0"/>
      <w:marRight w:val="0"/>
      <w:marTop w:val="0"/>
      <w:marBottom w:val="0"/>
      <w:divBdr>
        <w:top w:val="none" w:sz="0" w:space="0" w:color="auto"/>
        <w:left w:val="none" w:sz="0" w:space="0" w:color="auto"/>
        <w:bottom w:val="none" w:sz="0" w:space="0" w:color="auto"/>
        <w:right w:val="none" w:sz="0" w:space="0" w:color="auto"/>
      </w:divBdr>
    </w:div>
    <w:div w:id="1139541600">
      <w:bodyDiv w:val="1"/>
      <w:marLeft w:val="0"/>
      <w:marRight w:val="0"/>
      <w:marTop w:val="0"/>
      <w:marBottom w:val="0"/>
      <w:divBdr>
        <w:top w:val="none" w:sz="0" w:space="0" w:color="auto"/>
        <w:left w:val="none" w:sz="0" w:space="0" w:color="auto"/>
        <w:bottom w:val="none" w:sz="0" w:space="0" w:color="auto"/>
        <w:right w:val="none" w:sz="0" w:space="0" w:color="auto"/>
      </w:divBdr>
    </w:div>
    <w:div w:id="1156796333">
      <w:bodyDiv w:val="1"/>
      <w:marLeft w:val="0"/>
      <w:marRight w:val="0"/>
      <w:marTop w:val="0"/>
      <w:marBottom w:val="0"/>
      <w:divBdr>
        <w:top w:val="none" w:sz="0" w:space="0" w:color="auto"/>
        <w:left w:val="none" w:sz="0" w:space="0" w:color="auto"/>
        <w:bottom w:val="none" w:sz="0" w:space="0" w:color="auto"/>
        <w:right w:val="none" w:sz="0" w:space="0" w:color="auto"/>
      </w:divBdr>
    </w:div>
    <w:div w:id="1277367330">
      <w:bodyDiv w:val="1"/>
      <w:marLeft w:val="0"/>
      <w:marRight w:val="0"/>
      <w:marTop w:val="0"/>
      <w:marBottom w:val="0"/>
      <w:divBdr>
        <w:top w:val="none" w:sz="0" w:space="0" w:color="auto"/>
        <w:left w:val="none" w:sz="0" w:space="0" w:color="auto"/>
        <w:bottom w:val="none" w:sz="0" w:space="0" w:color="auto"/>
        <w:right w:val="none" w:sz="0" w:space="0" w:color="auto"/>
      </w:divBdr>
    </w:div>
    <w:div w:id="1347757469">
      <w:bodyDiv w:val="1"/>
      <w:marLeft w:val="0"/>
      <w:marRight w:val="0"/>
      <w:marTop w:val="0"/>
      <w:marBottom w:val="0"/>
      <w:divBdr>
        <w:top w:val="none" w:sz="0" w:space="0" w:color="auto"/>
        <w:left w:val="none" w:sz="0" w:space="0" w:color="auto"/>
        <w:bottom w:val="none" w:sz="0" w:space="0" w:color="auto"/>
        <w:right w:val="none" w:sz="0" w:space="0" w:color="auto"/>
      </w:divBdr>
    </w:div>
    <w:div w:id="1403217419">
      <w:bodyDiv w:val="1"/>
      <w:marLeft w:val="0"/>
      <w:marRight w:val="0"/>
      <w:marTop w:val="0"/>
      <w:marBottom w:val="0"/>
      <w:divBdr>
        <w:top w:val="none" w:sz="0" w:space="0" w:color="auto"/>
        <w:left w:val="none" w:sz="0" w:space="0" w:color="auto"/>
        <w:bottom w:val="none" w:sz="0" w:space="0" w:color="auto"/>
        <w:right w:val="none" w:sz="0" w:space="0" w:color="auto"/>
      </w:divBdr>
    </w:div>
    <w:div w:id="1410927595">
      <w:bodyDiv w:val="1"/>
      <w:marLeft w:val="0"/>
      <w:marRight w:val="0"/>
      <w:marTop w:val="0"/>
      <w:marBottom w:val="0"/>
      <w:divBdr>
        <w:top w:val="none" w:sz="0" w:space="0" w:color="auto"/>
        <w:left w:val="none" w:sz="0" w:space="0" w:color="auto"/>
        <w:bottom w:val="none" w:sz="0" w:space="0" w:color="auto"/>
        <w:right w:val="none" w:sz="0" w:space="0" w:color="auto"/>
      </w:divBdr>
    </w:div>
    <w:div w:id="1430731901">
      <w:bodyDiv w:val="1"/>
      <w:marLeft w:val="0"/>
      <w:marRight w:val="0"/>
      <w:marTop w:val="0"/>
      <w:marBottom w:val="0"/>
      <w:divBdr>
        <w:top w:val="none" w:sz="0" w:space="0" w:color="auto"/>
        <w:left w:val="none" w:sz="0" w:space="0" w:color="auto"/>
        <w:bottom w:val="none" w:sz="0" w:space="0" w:color="auto"/>
        <w:right w:val="none" w:sz="0" w:space="0" w:color="auto"/>
      </w:divBdr>
    </w:div>
    <w:div w:id="1489515815">
      <w:bodyDiv w:val="1"/>
      <w:marLeft w:val="0"/>
      <w:marRight w:val="0"/>
      <w:marTop w:val="0"/>
      <w:marBottom w:val="0"/>
      <w:divBdr>
        <w:top w:val="none" w:sz="0" w:space="0" w:color="auto"/>
        <w:left w:val="none" w:sz="0" w:space="0" w:color="auto"/>
        <w:bottom w:val="none" w:sz="0" w:space="0" w:color="auto"/>
        <w:right w:val="none" w:sz="0" w:space="0" w:color="auto"/>
      </w:divBdr>
    </w:div>
    <w:div w:id="1557544572">
      <w:bodyDiv w:val="1"/>
      <w:marLeft w:val="0"/>
      <w:marRight w:val="0"/>
      <w:marTop w:val="0"/>
      <w:marBottom w:val="0"/>
      <w:divBdr>
        <w:top w:val="none" w:sz="0" w:space="0" w:color="auto"/>
        <w:left w:val="none" w:sz="0" w:space="0" w:color="auto"/>
        <w:bottom w:val="none" w:sz="0" w:space="0" w:color="auto"/>
        <w:right w:val="none" w:sz="0" w:space="0" w:color="auto"/>
      </w:divBdr>
    </w:div>
    <w:div w:id="1610163788">
      <w:bodyDiv w:val="1"/>
      <w:marLeft w:val="0"/>
      <w:marRight w:val="0"/>
      <w:marTop w:val="0"/>
      <w:marBottom w:val="0"/>
      <w:divBdr>
        <w:top w:val="none" w:sz="0" w:space="0" w:color="auto"/>
        <w:left w:val="none" w:sz="0" w:space="0" w:color="auto"/>
        <w:bottom w:val="none" w:sz="0" w:space="0" w:color="auto"/>
        <w:right w:val="none" w:sz="0" w:space="0" w:color="auto"/>
      </w:divBdr>
    </w:div>
    <w:div w:id="1622953490">
      <w:bodyDiv w:val="1"/>
      <w:marLeft w:val="0"/>
      <w:marRight w:val="0"/>
      <w:marTop w:val="0"/>
      <w:marBottom w:val="0"/>
      <w:divBdr>
        <w:top w:val="none" w:sz="0" w:space="0" w:color="auto"/>
        <w:left w:val="none" w:sz="0" w:space="0" w:color="auto"/>
        <w:bottom w:val="none" w:sz="0" w:space="0" w:color="auto"/>
        <w:right w:val="none" w:sz="0" w:space="0" w:color="auto"/>
      </w:divBdr>
    </w:div>
    <w:div w:id="1658679678">
      <w:bodyDiv w:val="1"/>
      <w:marLeft w:val="0"/>
      <w:marRight w:val="0"/>
      <w:marTop w:val="0"/>
      <w:marBottom w:val="0"/>
      <w:divBdr>
        <w:top w:val="none" w:sz="0" w:space="0" w:color="auto"/>
        <w:left w:val="none" w:sz="0" w:space="0" w:color="auto"/>
        <w:bottom w:val="none" w:sz="0" w:space="0" w:color="auto"/>
        <w:right w:val="none" w:sz="0" w:space="0" w:color="auto"/>
      </w:divBdr>
    </w:div>
    <w:div w:id="1680351073">
      <w:bodyDiv w:val="1"/>
      <w:marLeft w:val="0"/>
      <w:marRight w:val="0"/>
      <w:marTop w:val="0"/>
      <w:marBottom w:val="0"/>
      <w:divBdr>
        <w:top w:val="none" w:sz="0" w:space="0" w:color="auto"/>
        <w:left w:val="none" w:sz="0" w:space="0" w:color="auto"/>
        <w:bottom w:val="none" w:sz="0" w:space="0" w:color="auto"/>
        <w:right w:val="none" w:sz="0" w:space="0" w:color="auto"/>
      </w:divBdr>
    </w:div>
    <w:div w:id="1685783791">
      <w:bodyDiv w:val="1"/>
      <w:marLeft w:val="0"/>
      <w:marRight w:val="0"/>
      <w:marTop w:val="0"/>
      <w:marBottom w:val="0"/>
      <w:divBdr>
        <w:top w:val="none" w:sz="0" w:space="0" w:color="auto"/>
        <w:left w:val="none" w:sz="0" w:space="0" w:color="auto"/>
        <w:bottom w:val="none" w:sz="0" w:space="0" w:color="auto"/>
        <w:right w:val="none" w:sz="0" w:space="0" w:color="auto"/>
      </w:divBdr>
    </w:div>
    <w:div w:id="1700400404">
      <w:bodyDiv w:val="1"/>
      <w:marLeft w:val="0"/>
      <w:marRight w:val="0"/>
      <w:marTop w:val="0"/>
      <w:marBottom w:val="0"/>
      <w:divBdr>
        <w:top w:val="none" w:sz="0" w:space="0" w:color="auto"/>
        <w:left w:val="none" w:sz="0" w:space="0" w:color="auto"/>
        <w:bottom w:val="none" w:sz="0" w:space="0" w:color="auto"/>
        <w:right w:val="none" w:sz="0" w:space="0" w:color="auto"/>
      </w:divBdr>
    </w:div>
    <w:div w:id="1814561444">
      <w:bodyDiv w:val="1"/>
      <w:marLeft w:val="0"/>
      <w:marRight w:val="0"/>
      <w:marTop w:val="0"/>
      <w:marBottom w:val="0"/>
      <w:divBdr>
        <w:top w:val="none" w:sz="0" w:space="0" w:color="auto"/>
        <w:left w:val="none" w:sz="0" w:space="0" w:color="auto"/>
        <w:bottom w:val="none" w:sz="0" w:space="0" w:color="auto"/>
        <w:right w:val="none" w:sz="0" w:space="0" w:color="auto"/>
      </w:divBdr>
    </w:div>
    <w:div w:id="1819613116">
      <w:bodyDiv w:val="1"/>
      <w:marLeft w:val="0"/>
      <w:marRight w:val="0"/>
      <w:marTop w:val="0"/>
      <w:marBottom w:val="0"/>
      <w:divBdr>
        <w:top w:val="none" w:sz="0" w:space="0" w:color="auto"/>
        <w:left w:val="none" w:sz="0" w:space="0" w:color="auto"/>
        <w:bottom w:val="none" w:sz="0" w:space="0" w:color="auto"/>
        <w:right w:val="none" w:sz="0" w:space="0" w:color="auto"/>
      </w:divBdr>
    </w:div>
    <w:div w:id="1888099746">
      <w:bodyDiv w:val="1"/>
      <w:marLeft w:val="0"/>
      <w:marRight w:val="0"/>
      <w:marTop w:val="0"/>
      <w:marBottom w:val="0"/>
      <w:divBdr>
        <w:top w:val="none" w:sz="0" w:space="0" w:color="auto"/>
        <w:left w:val="none" w:sz="0" w:space="0" w:color="auto"/>
        <w:bottom w:val="none" w:sz="0" w:space="0" w:color="auto"/>
        <w:right w:val="none" w:sz="0" w:space="0" w:color="auto"/>
      </w:divBdr>
    </w:div>
    <w:div w:id="1897474174">
      <w:bodyDiv w:val="1"/>
      <w:marLeft w:val="0"/>
      <w:marRight w:val="0"/>
      <w:marTop w:val="0"/>
      <w:marBottom w:val="0"/>
      <w:divBdr>
        <w:top w:val="none" w:sz="0" w:space="0" w:color="auto"/>
        <w:left w:val="none" w:sz="0" w:space="0" w:color="auto"/>
        <w:bottom w:val="none" w:sz="0" w:space="0" w:color="auto"/>
        <w:right w:val="none" w:sz="0" w:space="0" w:color="auto"/>
      </w:divBdr>
    </w:div>
    <w:div w:id="2051955238">
      <w:bodyDiv w:val="1"/>
      <w:marLeft w:val="0"/>
      <w:marRight w:val="0"/>
      <w:marTop w:val="0"/>
      <w:marBottom w:val="0"/>
      <w:divBdr>
        <w:top w:val="none" w:sz="0" w:space="0" w:color="auto"/>
        <w:left w:val="none" w:sz="0" w:space="0" w:color="auto"/>
        <w:bottom w:val="none" w:sz="0" w:space="0" w:color="auto"/>
        <w:right w:val="none" w:sz="0" w:space="0" w:color="auto"/>
      </w:divBdr>
    </w:div>
    <w:div w:id="2081436520">
      <w:bodyDiv w:val="1"/>
      <w:marLeft w:val="0"/>
      <w:marRight w:val="0"/>
      <w:marTop w:val="0"/>
      <w:marBottom w:val="0"/>
      <w:divBdr>
        <w:top w:val="none" w:sz="0" w:space="0" w:color="auto"/>
        <w:left w:val="none" w:sz="0" w:space="0" w:color="auto"/>
        <w:bottom w:val="none" w:sz="0" w:space="0" w:color="auto"/>
        <w:right w:val="none" w:sz="0" w:space="0" w:color="auto"/>
      </w:divBdr>
    </w:div>
    <w:div w:id="2118210978">
      <w:bodyDiv w:val="1"/>
      <w:marLeft w:val="0"/>
      <w:marRight w:val="0"/>
      <w:marTop w:val="0"/>
      <w:marBottom w:val="0"/>
      <w:divBdr>
        <w:top w:val="none" w:sz="0" w:space="0" w:color="auto"/>
        <w:left w:val="none" w:sz="0" w:space="0" w:color="auto"/>
        <w:bottom w:val="none" w:sz="0" w:space="0" w:color="auto"/>
        <w:right w:val="none" w:sz="0" w:space="0" w:color="auto"/>
      </w:divBdr>
    </w:div>
    <w:div w:id="2129425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EAFE18-0C89-4B6A-90CA-C0C944DFB9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982</Words>
  <Characters>11299</Characters>
  <Application>Microsoft Office Word</Application>
  <DocSecurity>0</DocSecurity>
  <Lines>94</Lines>
  <Paragraphs>26</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13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2-20T13:10:00Z</dcterms:created>
  <dcterms:modified xsi:type="dcterms:W3CDTF">2019-07-11T00:43:00Z</dcterms:modified>
</cp:coreProperties>
</file>